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sdt>
                            <w:sdtPr>
                              <w:rPr>
                                <w:rFonts w:asciiTheme="majorHAnsi" w:eastAsiaTheme="majorEastAsia" w:hAnsiTheme="majorHAnsi" w:cstheme="majorBidi"/>
                                <w:color w:val="595959" w:themeColor="text1" w:themeTint="A6"/>
                                <w:sz w:val="96"/>
                                <w:szCs w:val="96"/>
                              </w:rPr>
                              <w:alias w:val="Title"/>
                              <w:tag w:val=""/>
                              <w:id w:val="-1476986296"/>
                              <w:dataBinding w:prefixMappings="xmlns:ns0='http://purl.org/dc/elements/1.1/' xmlns:ns1='http://schemas.openxmlformats.org/package/2006/metadata/core-properties' " w:xpath="/ns1:coreProperties[1]/ns0:title[1]" w:storeItemID="{6C3C8BC8-F283-45AE-878A-BAB7291924A1}"/>
                              <w:text/>
                            </w:sdtPr>
                            <w:sdtContent>
                              <w:p w14:paraId="25AB201F" w14:textId="642D06B4" w:rsidR="00E31828" w:rsidRPr="00E31828" w:rsidRDefault="00716493">
                                <w:pPr>
                                  <w:pStyle w:val="NoSpacing"/>
                                  <w:pBdr>
                                    <w:bottom w:val="single" w:sz="6" w:space="4" w:color="7F7F7F" w:themeColor="text1" w:themeTint="80"/>
                                  </w:pBdr>
                                  <w:rPr>
                                    <w:rFonts w:asciiTheme="majorHAnsi" w:eastAsiaTheme="majorEastAsia" w:hAnsiTheme="majorHAnsi" w:cstheme="majorBidi"/>
                                    <w:color w:val="595959" w:themeColor="text1" w:themeTint="A6"/>
                                    <w:sz w:val="96"/>
                                    <w:szCs w:val="96"/>
                                  </w:rPr>
                                </w:pPr>
                                <w:r>
                                  <w:rPr>
                                    <w:rFonts w:asciiTheme="majorHAnsi" w:eastAsiaTheme="majorEastAsia" w:hAnsiTheme="majorHAnsi" w:cstheme="majorBidi"/>
                                    <w:color w:val="595959" w:themeColor="text1" w:themeTint="A6"/>
                                    <w:sz w:val="96"/>
                                    <w:szCs w:val="96"/>
                                  </w:rPr>
                                  <w:t>Title</w:t>
                                </w:r>
                              </w:p>
                            </w:sdtContent>
                          </w:sdt>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p w14:paraId="30FC17E9" w14:textId="0D3A5DAB" w:rsidR="00E31828" w:rsidRDefault="00E31828">
                                <w:pPr>
                                  <w:pStyle w:val="NoSpacing"/>
                                  <w:spacing w:before="240"/>
                                  <w:rPr>
                                    <w:caps/>
                                    <w:color w:val="44546A" w:themeColor="text2"/>
                                    <w:sz w:val="36"/>
                                    <w:szCs w:val="36"/>
                                  </w:rPr>
                                </w:pPr>
                                <w:r>
                                  <w:rPr>
                                    <w:caps/>
                                    <w:color w:val="44546A" w:themeColor="text2"/>
                                    <w:sz w:val="36"/>
                                    <w:szCs w:val="36"/>
                                  </w:rPr>
                                  <w:t>tECHNICAL cOMMUNICATION</w:t>
                                </w:r>
                              </w:p>
                            </w:sdtContent>
                          </w:sdt>
                        </w:txbxContent>
                      </v:textbox>
                    </v:shape>
                    <w10:wrap anchorx="page" anchory="page"/>
                  </v:group>
                </w:pict>
              </mc:Fallback>
            </mc:AlternateContent>
          </w:r>
        </w:p>
        <w:p w14:paraId="4DF8F82C" w14:textId="14C7D702" w:rsidR="002B3796"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028E44E4" w:rsidR="0086558B" w:rsidRPr="00CD54AB" w:rsidRDefault="0086558B" w:rsidP="0086558B">
                          <w:pPr>
                            <w:spacing w:after="0"/>
                            <w:jc w:val="center"/>
                            <w:rPr>
                              <w:b/>
                              <w:bCs/>
                              <w:color w:val="FF0000"/>
                              <w:sz w:val="36"/>
                              <w:szCs w:val="36"/>
                            </w:rPr>
                          </w:pPr>
                          <w:r w:rsidRPr="00CD54AB">
                            <w:rPr>
                              <w:b/>
                              <w:bCs/>
                              <w:color w:val="FF0000"/>
                              <w:sz w:val="36"/>
                              <w:szCs w:val="36"/>
                            </w:rPr>
                            <w:t>2023-1</w:t>
                          </w:r>
                          <w:r w:rsidR="00081251">
                            <w:rPr>
                              <w:b/>
                              <w:bCs/>
                              <w:color w:val="FF0000"/>
                              <w:sz w:val="36"/>
                              <w:szCs w:val="36"/>
                            </w:rPr>
                            <w:t>2-04</w:t>
                          </w:r>
                        </w:p>
                      </w:txbxContent>
                    </v:textbox>
                    <w10:wrap type="square"/>
                  </v:shape>
                </w:pict>
              </mc:Fallback>
            </mc:AlternateContent>
          </w:r>
          <w:r w:rsidR="00E31828">
            <w:br w:type="page"/>
          </w:r>
        </w:p>
      </w:sdtContent>
    </w:sdt>
    <w:p w14:paraId="60D89F86" w14:textId="7C5E35A8" w:rsidR="00584B1C" w:rsidRPr="00584B1C" w:rsidRDefault="00584B1C" w:rsidP="002B3796">
      <w:pPr>
        <w:pStyle w:val="FrontMatterHdr"/>
      </w:pPr>
      <w:r w:rsidRPr="00584B1C">
        <w:lastRenderedPageBreak/>
        <w:t>Abstract</w:t>
      </w:r>
    </w:p>
    <w:p w14:paraId="716CCC0A" w14:textId="77777777" w:rsidR="00584B1C" w:rsidRPr="00584B1C" w:rsidRDefault="00584B1C" w:rsidP="004653D1">
      <w:pPr>
        <w:pStyle w:val="Heading1"/>
      </w:pPr>
      <w:bookmarkStart w:id="0" w:name="_Toc94295354"/>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4922FC63" w14:textId="5012BA9A" w:rsidR="0025356E" w:rsidRDefault="0025356E">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94295354" w:history="1">
            <w:r w:rsidRPr="00444E2A">
              <w:rPr>
                <w:rStyle w:val="Hyperlink"/>
                <w:noProof/>
              </w:rPr>
              <w:t>Executive Summary</w:t>
            </w:r>
            <w:r>
              <w:rPr>
                <w:noProof/>
                <w:webHidden/>
              </w:rPr>
              <w:tab/>
            </w:r>
            <w:r>
              <w:rPr>
                <w:noProof/>
                <w:webHidden/>
              </w:rPr>
              <w:fldChar w:fldCharType="begin"/>
            </w:r>
            <w:r>
              <w:rPr>
                <w:noProof/>
                <w:webHidden/>
              </w:rPr>
              <w:instrText xml:space="preserve"> PAGEREF _Toc94295354 \h </w:instrText>
            </w:r>
            <w:r>
              <w:rPr>
                <w:noProof/>
                <w:webHidden/>
              </w:rPr>
            </w:r>
            <w:r>
              <w:rPr>
                <w:noProof/>
                <w:webHidden/>
              </w:rPr>
              <w:fldChar w:fldCharType="separate"/>
            </w:r>
            <w:r>
              <w:rPr>
                <w:noProof/>
                <w:webHidden/>
              </w:rPr>
              <w:t>3</w:t>
            </w:r>
            <w:r>
              <w:rPr>
                <w:noProof/>
                <w:webHidden/>
              </w:rPr>
              <w:fldChar w:fldCharType="end"/>
            </w:r>
          </w:hyperlink>
        </w:p>
        <w:p w14:paraId="5E393BBA" w14:textId="4B2D070F" w:rsidR="0025356E" w:rsidRDefault="00000000">
          <w:pPr>
            <w:pStyle w:val="TOC1"/>
            <w:tabs>
              <w:tab w:val="right" w:leader="dot" w:pos="9350"/>
            </w:tabs>
            <w:rPr>
              <w:rFonts w:eastAsiaTheme="minorEastAsia"/>
              <w:noProof/>
            </w:rPr>
          </w:pPr>
          <w:hyperlink w:anchor="_Toc94295355" w:history="1">
            <w:r w:rsidR="0025356E" w:rsidRPr="00444E2A">
              <w:rPr>
                <w:rStyle w:val="Hyperlink"/>
                <w:noProof/>
              </w:rPr>
              <w:t>Problem Analysis</w:t>
            </w:r>
            <w:r w:rsidR="0025356E">
              <w:rPr>
                <w:noProof/>
                <w:webHidden/>
              </w:rPr>
              <w:tab/>
            </w:r>
            <w:r w:rsidR="0025356E">
              <w:rPr>
                <w:noProof/>
                <w:webHidden/>
              </w:rPr>
              <w:fldChar w:fldCharType="begin"/>
            </w:r>
            <w:r w:rsidR="0025356E">
              <w:rPr>
                <w:noProof/>
                <w:webHidden/>
              </w:rPr>
              <w:instrText xml:space="preserve"> PAGEREF _Toc94295355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4B53FA3" w14:textId="09885D02" w:rsidR="0025356E" w:rsidRDefault="00000000">
          <w:pPr>
            <w:pStyle w:val="TOC2"/>
            <w:tabs>
              <w:tab w:val="right" w:leader="dot" w:pos="9350"/>
            </w:tabs>
            <w:rPr>
              <w:rFonts w:eastAsiaTheme="minorEastAsia"/>
              <w:noProof/>
            </w:rPr>
          </w:pPr>
          <w:hyperlink w:anchor="_Toc94295356" w:history="1">
            <w:r w:rsidR="0025356E" w:rsidRPr="00444E2A">
              <w:rPr>
                <w:rStyle w:val="Hyperlink"/>
                <w:noProof/>
              </w:rPr>
              <w:t>Overview of problem and its significance</w:t>
            </w:r>
            <w:r w:rsidR="0025356E">
              <w:rPr>
                <w:noProof/>
                <w:webHidden/>
              </w:rPr>
              <w:tab/>
            </w:r>
            <w:r w:rsidR="0025356E">
              <w:rPr>
                <w:noProof/>
                <w:webHidden/>
              </w:rPr>
              <w:fldChar w:fldCharType="begin"/>
            </w:r>
            <w:r w:rsidR="0025356E">
              <w:rPr>
                <w:noProof/>
                <w:webHidden/>
              </w:rPr>
              <w:instrText xml:space="preserve"> PAGEREF _Toc94295356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8572DBA" w14:textId="012ABA7C" w:rsidR="0025356E" w:rsidRDefault="00000000">
          <w:pPr>
            <w:pStyle w:val="TOC2"/>
            <w:tabs>
              <w:tab w:val="right" w:leader="dot" w:pos="9350"/>
            </w:tabs>
            <w:rPr>
              <w:rFonts w:eastAsiaTheme="minorEastAsia"/>
              <w:noProof/>
            </w:rPr>
          </w:pPr>
          <w:hyperlink w:anchor="_Toc94295357" w:history="1">
            <w:r w:rsidR="0025356E" w:rsidRPr="00444E2A">
              <w:rPr>
                <w:rStyle w:val="Hyperlink"/>
                <w:noProof/>
              </w:rPr>
              <w:t>STEM fundamentals of problem</w:t>
            </w:r>
            <w:r w:rsidR="0025356E">
              <w:rPr>
                <w:noProof/>
                <w:webHidden/>
              </w:rPr>
              <w:tab/>
            </w:r>
            <w:r w:rsidR="0025356E">
              <w:rPr>
                <w:noProof/>
                <w:webHidden/>
              </w:rPr>
              <w:fldChar w:fldCharType="begin"/>
            </w:r>
            <w:r w:rsidR="0025356E">
              <w:rPr>
                <w:noProof/>
                <w:webHidden/>
              </w:rPr>
              <w:instrText xml:space="preserve"> PAGEREF _Toc94295357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5382066C" w14:textId="0C98BCC0" w:rsidR="0025356E" w:rsidRDefault="00000000">
          <w:pPr>
            <w:pStyle w:val="TOC2"/>
            <w:tabs>
              <w:tab w:val="right" w:leader="dot" w:pos="9350"/>
            </w:tabs>
            <w:rPr>
              <w:rFonts w:eastAsiaTheme="minorEastAsia"/>
              <w:noProof/>
            </w:rPr>
          </w:pPr>
          <w:hyperlink w:anchor="_Toc94295358" w:history="1">
            <w:r w:rsidR="0025356E" w:rsidRPr="00444E2A">
              <w:rPr>
                <w:rStyle w:val="Hyperlink"/>
                <w:noProof/>
              </w:rPr>
              <w:t>Lessons from prior responses to the problem</w:t>
            </w:r>
            <w:r w:rsidR="0025356E">
              <w:rPr>
                <w:noProof/>
                <w:webHidden/>
              </w:rPr>
              <w:tab/>
            </w:r>
            <w:r w:rsidR="0025356E">
              <w:rPr>
                <w:noProof/>
                <w:webHidden/>
              </w:rPr>
              <w:fldChar w:fldCharType="begin"/>
            </w:r>
            <w:r w:rsidR="0025356E">
              <w:rPr>
                <w:noProof/>
                <w:webHidden/>
              </w:rPr>
              <w:instrText xml:space="preserve"> PAGEREF _Toc94295358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3E3D2C82" w14:textId="7A54EAD8" w:rsidR="0025356E" w:rsidRDefault="00000000">
          <w:pPr>
            <w:pStyle w:val="TOC2"/>
            <w:tabs>
              <w:tab w:val="right" w:leader="dot" w:pos="9350"/>
            </w:tabs>
            <w:rPr>
              <w:rFonts w:eastAsiaTheme="minorEastAsia"/>
              <w:noProof/>
            </w:rPr>
          </w:pPr>
          <w:hyperlink w:anchor="_Toc94295359" w:history="1">
            <w:r w:rsidR="0025356E" w:rsidRPr="00444E2A">
              <w:rPr>
                <w:rStyle w:val="Hyperlink"/>
                <w:noProof/>
              </w:rPr>
              <w:t>Project objectives and constraints</w:t>
            </w:r>
            <w:r w:rsidR="0025356E">
              <w:rPr>
                <w:noProof/>
                <w:webHidden/>
              </w:rPr>
              <w:tab/>
            </w:r>
            <w:r w:rsidR="0025356E">
              <w:rPr>
                <w:noProof/>
                <w:webHidden/>
              </w:rPr>
              <w:fldChar w:fldCharType="begin"/>
            </w:r>
            <w:r w:rsidR="0025356E">
              <w:rPr>
                <w:noProof/>
                <w:webHidden/>
              </w:rPr>
              <w:instrText xml:space="preserve"> PAGEREF _Toc94295359 \h </w:instrText>
            </w:r>
            <w:r w:rsidR="0025356E">
              <w:rPr>
                <w:noProof/>
                <w:webHidden/>
              </w:rPr>
            </w:r>
            <w:r w:rsidR="0025356E">
              <w:rPr>
                <w:noProof/>
                <w:webHidden/>
              </w:rPr>
              <w:fldChar w:fldCharType="separate"/>
            </w:r>
            <w:r w:rsidR="0025356E">
              <w:rPr>
                <w:noProof/>
                <w:webHidden/>
              </w:rPr>
              <w:t>5</w:t>
            </w:r>
            <w:r w:rsidR="0025356E">
              <w:rPr>
                <w:noProof/>
                <w:webHidden/>
              </w:rPr>
              <w:fldChar w:fldCharType="end"/>
            </w:r>
          </w:hyperlink>
        </w:p>
        <w:p w14:paraId="4BE157CF" w14:textId="6BC0717B" w:rsidR="0025356E" w:rsidRDefault="00000000">
          <w:pPr>
            <w:pStyle w:val="TOC1"/>
            <w:tabs>
              <w:tab w:val="right" w:leader="dot" w:pos="9350"/>
            </w:tabs>
            <w:rPr>
              <w:rFonts w:eastAsiaTheme="minorEastAsia"/>
              <w:noProof/>
            </w:rPr>
          </w:pPr>
          <w:hyperlink w:anchor="_Toc94295360" w:history="1">
            <w:r w:rsidR="0025356E" w:rsidRPr="00444E2A">
              <w:rPr>
                <w:rStyle w:val="Hyperlink"/>
                <w:noProof/>
              </w:rPr>
              <w:t>Candidate Solutions</w:t>
            </w:r>
            <w:r w:rsidR="0025356E">
              <w:rPr>
                <w:noProof/>
                <w:webHidden/>
              </w:rPr>
              <w:tab/>
            </w:r>
            <w:r w:rsidR="0025356E">
              <w:rPr>
                <w:noProof/>
                <w:webHidden/>
              </w:rPr>
              <w:fldChar w:fldCharType="begin"/>
            </w:r>
            <w:r w:rsidR="0025356E">
              <w:rPr>
                <w:noProof/>
                <w:webHidden/>
              </w:rPr>
              <w:instrText xml:space="preserve"> PAGEREF _Toc94295360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F27F36" w14:textId="39256D3B" w:rsidR="0025356E" w:rsidRDefault="00000000">
          <w:pPr>
            <w:pStyle w:val="TOC2"/>
            <w:tabs>
              <w:tab w:val="right" w:leader="dot" w:pos="9350"/>
            </w:tabs>
            <w:rPr>
              <w:rFonts w:eastAsiaTheme="minorEastAsia"/>
              <w:noProof/>
            </w:rPr>
          </w:pPr>
          <w:hyperlink w:anchor="_Toc94295361" w:history="1">
            <w:r w:rsidR="0025356E" w:rsidRPr="00444E2A">
              <w:rPr>
                <w:rStyle w:val="Hyperlink"/>
                <w:noProof/>
              </w:rPr>
              <w:t>Scope of solutions considered</w:t>
            </w:r>
            <w:r w:rsidR="0025356E">
              <w:rPr>
                <w:noProof/>
                <w:webHidden/>
              </w:rPr>
              <w:tab/>
            </w:r>
            <w:r w:rsidR="0025356E">
              <w:rPr>
                <w:noProof/>
                <w:webHidden/>
              </w:rPr>
              <w:fldChar w:fldCharType="begin"/>
            </w:r>
            <w:r w:rsidR="0025356E">
              <w:rPr>
                <w:noProof/>
                <w:webHidden/>
              </w:rPr>
              <w:instrText xml:space="preserve"> PAGEREF _Toc94295361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806FA61" w14:textId="354E1C08" w:rsidR="0025356E" w:rsidRDefault="00000000">
          <w:pPr>
            <w:pStyle w:val="TOC2"/>
            <w:tabs>
              <w:tab w:val="right" w:leader="dot" w:pos="9350"/>
            </w:tabs>
            <w:rPr>
              <w:rFonts w:eastAsiaTheme="minorEastAsia"/>
              <w:noProof/>
            </w:rPr>
          </w:pPr>
          <w:hyperlink w:anchor="_Toc94295362" w:history="1">
            <w:r w:rsidR="0025356E" w:rsidRPr="00444E2A">
              <w:rPr>
                <w:rStyle w:val="Hyperlink"/>
                <w:noProof/>
              </w:rPr>
              <w:t>Explanation of candidate solutions</w:t>
            </w:r>
            <w:r w:rsidR="0025356E">
              <w:rPr>
                <w:noProof/>
                <w:webHidden/>
              </w:rPr>
              <w:tab/>
            </w:r>
            <w:r w:rsidR="0025356E">
              <w:rPr>
                <w:noProof/>
                <w:webHidden/>
              </w:rPr>
              <w:fldChar w:fldCharType="begin"/>
            </w:r>
            <w:r w:rsidR="0025356E">
              <w:rPr>
                <w:noProof/>
                <w:webHidden/>
              </w:rPr>
              <w:instrText xml:space="preserve"> PAGEREF _Toc94295362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EC04B2F" w14:textId="19D3C0F5" w:rsidR="0025356E" w:rsidRDefault="00000000">
          <w:pPr>
            <w:pStyle w:val="TOC3"/>
            <w:tabs>
              <w:tab w:val="right" w:leader="dot" w:pos="9350"/>
            </w:tabs>
            <w:rPr>
              <w:rFonts w:eastAsiaTheme="minorEastAsia"/>
              <w:noProof/>
            </w:rPr>
          </w:pPr>
          <w:hyperlink w:anchor="_Toc94295363" w:history="1">
            <w:r w:rsidR="0025356E" w:rsidRPr="00444E2A">
              <w:rPr>
                <w:rStyle w:val="Hyperlink"/>
                <w:noProof/>
              </w:rPr>
              <w:t>Replace this dummy header later with a descriptive header for Solution 1</w:t>
            </w:r>
            <w:r w:rsidR="0025356E">
              <w:rPr>
                <w:noProof/>
                <w:webHidden/>
              </w:rPr>
              <w:tab/>
            </w:r>
            <w:r w:rsidR="0025356E">
              <w:rPr>
                <w:noProof/>
                <w:webHidden/>
              </w:rPr>
              <w:fldChar w:fldCharType="begin"/>
            </w:r>
            <w:r w:rsidR="0025356E">
              <w:rPr>
                <w:noProof/>
                <w:webHidden/>
              </w:rPr>
              <w:instrText xml:space="preserve"> PAGEREF _Toc94295363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52110BC9" w14:textId="378209EE" w:rsidR="0025356E" w:rsidRDefault="00000000">
          <w:pPr>
            <w:pStyle w:val="TOC3"/>
            <w:tabs>
              <w:tab w:val="right" w:leader="dot" w:pos="9350"/>
            </w:tabs>
            <w:rPr>
              <w:rFonts w:eastAsiaTheme="minorEastAsia"/>
              <w:noProof/>
            </w:rPr>
          </w:pPr>
          <w:hyperlink w:anchor="_Toc94295364" w:history="1">
            <w:r w:rsidR="0025356E" w:rsidRPr="00444E2A">
              <w:rPr>
                <w:rStyle w:val="Hyperlink"/>
                <w:noProof/>
              </w:rPr>
              <w:t>Replace this dummy header later with a descriptive header for Solution 2</w:t>
            </w:r>
            <w:r w:rsidR="0025356E">
              <w:rPr>
                <w:noProof/>
                <w:webHidden/>
              </w:rPr>
              <w:tab/>
            </w:r>
            <w:r w:rsidR="0025356E">
              <w:rPr>
                <w:noProof/>
                <w:webHidden/>
              </w:rPr>
              <w:fldChar w:fldCharType="begin"/>
            </w:r>
            <w:r w:rsidR="0025356E">
              <w:rPr>
                <w:noProof/>
                <w:webHidden/>
              </w:rPr>
              <w:instrText xml:space="preserve"> PAGEREF _Toc94295364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72FE0352" w14:textId="14B72392" w:rsidR="0025356E" w:rsidRDefault="00000000">
          <w:pPr>
            <w:pStyle w:val="TOC3"/>
            <w:tabs>
              <w:tab w:val="right" w:leader="dot" w:pos="9350"/>
            </w:tabs>
            <w:rPr>
              <w:rFonts w:eastAsiaTheme="minorEastAsia"/>
              <w:noProof/>
            </w:rPr>
          </w:pPr>
          <w:hyperlink w:anchor="_Toc94295365" w:history="1">
            <w:r w:rsidR="0025356E" w:rsidRPr="00444E2A">
              <w:rPr>
                <w:rStyle w:val="Hyperlink"/>
                <w:noProof/>
              </w:rPr>
              <w:t>Replace this dummy header later with a descriptive header for Solution 3</w:t>
            </w:r>
            <w:r w:rsidR="0025356E">
              <w:rPr>
                <w:noProof/>
                <w:webHidden/>
              </w:rPr>
              <w:tab/>
            </w:r>
            <w:r w:rsidR="0025356E">
              <w:rPr>
                <w:noProof/>
                <w:webHidden/>
              </w:rPr>
              <w:fldChar w:fldCharType="begin"/>
            </w:r>
            <w:r w:rsidR="0025356E">
              <w:rPr>
                <w:noProof/>
                <w:webHidden/>
              </w:rPr>
              <w:instrText xml:space="preserve"> PAGEREF _Toc94295365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15D250CF" w14:textId="6DD42E5F" w:rsidR="0025356E" w:rsidRDefault="00000000">
          <w:pPr>
            <w:pStyle w:val="TOC2"/>
            <w:tabs>
              <w:tab w:val="right" w:leader="dot" w:pos="9350"/>
            </w:tabs>
            <w:rPr>
              <w:rFonts w:eastAsiaTheme="minorEastAsia"/>
              <w:noProof/>
            </w:rPr>
          </w:pPr>
          <w:hyperlink w:anchor="_Toc94295366" w:history="1">
            <w:r w:rsidR="0025356E" w:rsidRPr="00444E2A">
              <w:rPr>
                <w:rStyle w:val="Hyperlink"/>
                <w:noProof/>
              </w:rPr>
              <w:t>Comparative assessment of candidate solutions</w:t>
            </w:r>
            <w:r w:rsidR="0025356E">
              <w:rPr>
                <w:noProof/>
                <w:webHidden/>
              </w:rPr>
              <w:tab/>
            </w:r>
            <w:r w:rsidR="0025356E">
              <w:rPr>
                <w:noProof/>
                <w:webHidden/>
              </w:rPr>
              <w:fldChar w:fldCharType="begin"/>
            </w:r>
            <w:r w:rsidR="0025356E">
              <w:rPr>
                <w:noProof/>
                <w:webHidden/>
              </w:rPr>
              <w:instrText xml:space="preserve"> PAGEREF _Toc94295366 \h </w:instrText>
            </w:r>
            <w:r w:rsidR="0025356E">
              <w:rPr>
                <w:noProof/>
                <w:webHidden/>
              </w:rPr>
            </w:r>
            <w:r w:rsidR="0025356E">
              <w:rPr>
                <w:noProof/>
                <w:webHidden/>
              </w:rPr>
              <w:fldChar w:fldCharType="separate"/>
            </w:r>
            <w:r w:rsidR="0025356E">
              <w:rPr>
                <w:noProof/>
                <w:webHidden/>
              </w:rPr>
              <w:t>6</w:t>
            </w:r>
            <w:r w:rsidR="0025356E">
              <w:rPr>
                <w:noProof/>
                <w:webHidden/>
              </w:rPr>
              <w:fldChar w:fldCharType="end"/>
            </w:r>
          </w:hyperlink>
        </w:p>
        <w:p w14:paraId="4072DDF4" w14:textId="79FDF7C8" w:rsidR="0025356E" w:rsidRDefault="00000000">
          <w:pPr>
            <w:pStyle w:val="TOC1"/>
            <w:tabs>
              <w:tab w:val="right" w:leader="dot" w:pos="9350"/>
            </w:tabs>
            <w:rPr>
              <w:rFonts w:eastAsiaTheme="minorEastAsia"/>
              <w:noProof/>
            </w:rPr>
          </w:pPr>
          <w:hyperlink w:anchor="_Toc94295367" w:history="1">
            <w:r w:rsidR="0025356E" w:rsidRPr="00444E2A">
              <w:rPr>
                <w:rStyle w:val="Hyperlink"/>
                <w:noProof/>
              </w:rPr>
              <w:t>Project Recommendations</w:t>
            </w:r>
            <w:r w:rsidR="0025356E">
              <w:rPr>
                <w:noProof/>
                <w:webHidden/>
              </w:rPr>
              <w:tab/>
            </w:r>
            <w:r w:rsidR="0025356E">
              <w:rPr>
                <w:noProof/>
                <w:webHidden/>
              </w:rPr>
              <w:fldChar w:fldCharType="begin"/>
            </w:r>
            <w:r w:rsidR="0025356E">
              <w:rPr>
                <w:noProof/>
                <w:webHidden/>
              </w:rPr>
              <w:instrText xml:space="preserve"> PAGEREF _Toc94295367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1B9C1CB" w14:textId="308937F2" w:rsidR="0025356E" w:rsidRDefault="00000000">
          <w:pPr>
            <w:pStyle w:val="TOC2"/>
            <w:tabs>
              <w:tab w:val="right" w:leader="dot" w:pos="9350"/>
            </w:tabs>
            <w:rPr>
              <w:rFonts w:eastAsiaTheme="minorEastAsia"/>
              <w:noProof/>
            </w:rPr>
          </w:pPr>
          <w:hyperlink w:anchor="_Toc94295368" w:history="1">
            <w:r w:rsidR="0025356E" w:rsidRPr="00444E2A">
              <w:rPr>
                <w:rStyle w:val="Hyperlink"/>
                <w:noProof/>
              </w:rPr>
              <w:t>Proposed solution</w:t>
            </w:r>
            <w:r w:rsidR="0025356E">
              <w:rPr>
                <w:noProof/>
                <w:webHidden/>
              </w:rPr>
              <w:tab/>
            </w:r>
            <w:r w:rsidR="0025356E">
              <w:rPr>
                <w:noProof/>
                <w:webHidden/>
              </w:rPr>
              <w:fldChar w:fldCharType="begin"/>
            </w:r>
            <w:r w:rsidR="0025356E">
              <w:rPr>
                <w:noProof/>
                <w:webHidden/>
              </w:rPr>
              <w:instrText xml:space="preserve"> PAGEREF _Toc94295368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1E4C4EA8" w14:textId="3B4DF66B" w:rsidR="0025356E" w:rsidRDefault="00000000">
          <w:pPr>
            <w:pStyle w:val="TOC2"/>
            <w:tabs>
              <w:tab w:val="right" w:leader="dot" w:pos="9350"/>
            </w:tabs>
            <w:rPr>
              <w:rFonts w:eastAsiaTheme="minorEastAsia"/>
              <w:noProof/>
            </w:rPr>
          </w:pPr>
          <w:hyperlink w:anchor="_Toc94295369" w:history="1">
            <w:r w:rsidR="0025356E" w:rsidRPr="00444E2A">
              <w:rPr>
                <w:rStyle w:val="Hyperlink"/>
                <w:noProof/>
              </w:rPr>
              <w:t>Design and implementation challenges</w:t>
            </w:r>
            <w:r w:rsidR="0025356E">
              <w:rPr>
                <w:noProof/>
                <w:webHidden/>
              </w:rPr>
              <w:tab/>
            </w:r>
            <w:r w:rsidR="0025356E">
              <w:rPr>
                <w:noProof/>
                <w:webHidden/>
              </w:rPr>
              <w:fldChar w:fldCharType="begin"/>
            </w:r>
            <w:r w:rsidR="0025356E">
              <w:rPr>
                <w:noProof/>
                <w:webHidden/>
              </w:rPr>
              <w:instrText xml:space="preserve"> PAGEREF _Toc94295369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70724890" w14:textId="5942B346" w:rsidR="0025356E" w:rsidRDefault="00000000">
          <w:pPr>
            <w:pStyle w:val="TOC2"/>
            <w:tabs>
              <w:tab w:val="right" w:leader="dot" w:pos="9350"/>
            </w:tabs>
            <w:rPr>
              <w:rFonts w:eastAsiaTheme="minorEastAsia"/>
              <w:noProof/>
            </w:rPr>
          </w:pPr>
          <w:hyperlink w:anchor="_Toc94295370" w:history="1">
            <w:r w:rsidR="0025356E" w:rsidRPr="00444E2A">
              <w:rPr>
                <w:rStyle w:val="Hyperlink"/>
                <w:noProof/>
              </w:rPr>
              <w:t>Anticipated project outcomes and impacts</w:t>
            </w:r>
            <w:r w:rsidR="0025356E">
              <w:rPr>
                <w:noProof/>
                <w:webHidden/>
              </w:rPr>
              <w:tab/>
            </w:r>
            <w:r w:rsidR="0025356E">
              <w:rPr>
                <w:noProof/>
                <w:webHidden/>
              </w:rPr>
              <w:fldChar w:fldCharType="begin"/>
            </w:r>
            <w:r w:rsidR="0025356E">
              <w:rPr>
                <w:noProof/>
                <w:webHidden/>
              </w:rPr>
              <w:instrText xml:space="preserve"> PAGEREF _Toc94295370 \h </w:instrText>
            </w:r>
            <w:r w:rsidR="0025356E">
              <w:rPr>
                <w:noProof/>
                <w:webHidden/>
              </w:rPr>
            </w:r>
            <w:r w:rsidR="0025356E">
              <w:rPr>
                <w:noProof/>
                <w:webHidden/>
              </w:rPr>
              <w:fldChar w:fldCharType="separate"/>
            </w:r>
            <w:r w:rsidR="0025356E">
              <w:rPr>
                <w:noProof/>
                <w:webHidden/>
              </w:rPr>
              <w:t>7</w:t>
            </w:r>
            <w:r w:rsidR="0025356E">
              <w:rPr>
                <w:noProof/>
                <w:webHidden/>
              </w:rPr>
              <w:fldChar w:fldCharType="end"/>
            </w:r>
          </w:hyperlink>
        </w:p>
        <w:p w14:paraId="6B56ABBB" w14:textId="3827974E" w:rsidR="0025356E" w:rsidRDefault="00000000">
          <w:pPr>
            <w:pStyle w:val="TOC1"/>
            <w:tabs>
              <w:tab w:val="right" w:leader="dot" w:pos="9350"/>
            </w:tabs>
            <w:rPr>
              <w:rFonts w:eastAsiaTheme="minorEastAsia"/>
              <w:noProof/>
            </w:rPr>
          </w:pPr>
          <w:hyperlink w:anchor="_Toc94295371" w:history="1">
            <w:r w:rsidR="0025356E" w:rsidRPr="00444E2A">
              <w:rPr>
                <w:rStyle w:val="Hyperlink"/>
                <w:noProof/>
              </w:rPr>
              <w:t>Glossary</w:t>
            </w:r>
            <w:r w:rsidR="0025356E">
              <w:rPr>
                <w:noProof/>
                <w:webHidden/>
              </w:rPr>
              <w:tab/>
            </w:r>
            <w:r w:rsidR="0025356E">
              <w:rPr>
                <w:noProof/>
                <w:webHidden/>
              </w:rPr>
              <w:fldChar w:fldCharType="begin"/>
            </w:r>
            <w:r w:rsidR="0025356E">
              <w:rPr>
                <w:noProof/>
                <w:webHidden/>
              </w:rPr>
              <w:instrText xml:space="preserve"> PAGEREF _Toc94295371 \h </w:instrText>
            </w:r>
            <w:r w:rsidR="0025356E">
              <w:rPr>
                <w:noProof/>
                <w:webHidden/>
              </w:rPr>
            </w:r>
            <w:r w:rsidR="0025356E">
              <w:rPr>
                <w:noProof/>
                <w:webHidden/>
              </w:rPr>
              <w:fldChar w:fldCharType="separate"/>
            </w:r>
            <w:r w:rsidR="0025356E">
              <w:rPr>
                <w:noProof/>
                <w:webHidden/>
              </w:rPr>
              <w:t>8</w:t>
            </w:r>
            <w:r w:rsidR="0025356E">
              <w:rPr>
                <w:noProof/>
                <w:webHidden/>
              </w:rPr>
              <w:fldChar w:fldCharType="end"/>
            </w:r>
          </w:hyperlink>
        </w:p>
        <w:p w14:paraId="770702AA" w14:textId="531A57B3" w:rsidR="0025356E" w:rsidRDefault="00000000">
          <w:pPr>
            <w:pStyle w:val="TOC1"/>
            <w:tabs>
              <w:tab w:val="right" w:leader="dot" w:pos="9350"/>
            </w:tabs>
            <w:rPr>
              <w:rFonts w:eastAsiaTheme="minorEastAsia"/>
              <w:noProof/>
            </w:rPr>
          </w:pPr>
          <w:hyperlink w:anchor="_Toc94295372" w:history="1">
            <w:r w:rsidR="0025356E" w:rsidRPr="00444E2A">
              <w:rPr>
                <w:rStyle w:val="Hyperlink"/>
                <w:noProof/>
              </w:rPr>
              <w:t>References</w:t>
            </w:r>
            <w:r w:rsidR="0025356E">
              <w:rPr>
                <w:noProof/>
                <w:webHidden/>
              </w:rPr>
              <w:tab/>
            </w:r>
            <w:r w:rsidR="0025356E">
              <w:rPr>
                <w:noProof/>
                <w:webHidden/>
              </w:rPr>
              <w:fldChar w:fldCharType="begin"/>
            </w:r>
            <w:r w:rsidR="0025356E">
              <w:rPr>
                <w:noProof/>
                <w:webHidden/>
              </w:rPr>
              <w:instrText xml:space="preserve"> PAGEREF _Toc94295372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62FE3CF3" w14:textId="190345BC" w:rsidR="0025356E" w:rsidRDefault="00000000">
          <w:pPr>
            <w:pStyle w:val="TOC2"/>
            <w:tabs>
              <w:tab w:val="right" w:leader="dot" w:pos="9350"/>
            </w:tabs>
            <w:rPr>
              <w:rFonts w:eastAsiaTheme="minorEastAsia"/>
              <w:noProof/>
            </w:rPr>
          </w:pPr>
          <w:hyperlink w:anchor="_Toc94295373" w:history="1">
            <w:r w:rsidR="0025356E" w:rsidRPr="00444E2A">
              <w:rPr>
                <w:rStyle w:val="Hyperlink"/>
                <w:noProof/>
              </w:rPr>
              <w:t>Additional sources consulted</w:t>
            </w:r>
            <w:r w:rsidR="0025356E">
              <w:rPr>
                <w:noProof/>
                <w:webHidden/>
              </w:rPr>
              <w:tab/>
            </w:r>
            <w:r w:rsidR="0025356E">
              <w:rPr>
                <w:noProof/>
                <w:webHidden/>
              </w:rPr>
              <w:fldChar w:fldCharType="begin"/>
            </w:r>
            <w:r w:rsidR="0025356E">
              <w:rPr>
                <w:noProof/>
                <w:webHidden/>
              </w:rPr>
              <w:instrText xml:space="preserve"> PAGEREF _Toc94295373 \h </w:instrText>
            </w:r>
            <w:r w:rsidR="0025356E">
              <w:rPr>
                <w:noProof/>
                <w:webHidden/>
              </w:rPr>
            </w:r>
            <w:r w:rsidR="0025356E">
              <w:rPr>
                <w:noProof/>
                <w:webHidden/>
              </w:rPr>
              <w:fldChar w:fldCharType="separate"/>
            </w:r>
            <w:r w:rsidR="0025356E">
              <w:rPr>
                <w:noProof/>
                <w:webHidden/>
              </w:rPr>
              <w:t>9</w:t>
            </w:r>
            <w:r w:rsidR="0025356E">
              <w:rPr>
                <w:noProof/>
                <w:webHidden/>
              </w:rPr>
              <w:fldChar w:fldCharType="end"/>
            </w:r>
          </w:hyperlink>
        </w:p>
        <w:p w14:paraId="0CC801C1" w14:textId="2D970082"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D7EF961" w14:textId="634D2558" w:rsidR="00457F45" w:rsidRDefault="00457F45">
      <w:pPr>
        <w:pStyle w:val="TableofFigures"/>
        <w:tabs>
          <w:tab w:val="right" w:leader="dot" w:pos="9350"/>
        </w:tabs>
        <w:rPr>
          <w:noProof/>
        </w:rPr>
      </w:pPr>
      <w:r>
        <w:fldChar w:fldCharType="begin"/>
      </w:r>
      <w:r>
        <w:instrText xml:space="preserve"> TOC \h \z \c "Figure" </w:instrText>
      </w:r>
      <w:r>
        <w:fldChar w:fldCharType="separate"/>
      </w:r>
      <w:hyperlink w:anchor="_Toc94295766" w:history="1">
        <w:r w:rsidRPr="00660FDA">
          <w:rPr>
            <w:rStyle w:val="Hyperlink"/>
            <w:noProof/>
          </w:rPr>
          <w:t>Figure 1. Ayrton Senna racing for McLaren</w:t>
        </w:r>
        <w:r>
          <w:rPr>
            <w:noProof/>
            <w:webHidden/>
          </w:rPr>
          <w:tab/>
        </w:r>
        <w:r>
          <w:rPr>
            <w:noProof/>
            <w:webHidden/>
          </w:rPr>
          <w:fldChar w:fldCharType="begin"/>
        </w:r>
        <w:r>
          <w:rPr>
            <w:noProof/>
            <w:webHidden/>
          </w:rPr>
          <w:instrText xml:space="preserve"> PAGEREF _Toc94295766 \h </w:instrText>
        </w:r>
        <w:r>
          <w:rPr>
            <w:noProof/>
            <w:webHidden/>
          </w:rPr>
        </w:r>
        <w:r>
          <w:rPr>
            <w:noProof/>
            <w:webHidden/>
          </w:rPr>
          <w:fldChar w:fldCharType="separate"/>
        </w:r>
        <w:r>
          <w:rPr>
            <w:noProof/>
            <w:webHidden/>
          </w:rPr>
          <w:t>6</w:t>
        </w:r>
        <w:r>
          <w:rPr>
            <w:noProof/>
            <w:webHidden/>
          </w:rPr>
          <w:fldChar w:fldCharType="end"/>
        </w:r>
      </w:hyperlink>
    </w:p>
    <w:p w14:paraId="06DAC96F" w14:textId="0B320676"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t>List of Tables</w:t>
      </w:r>
    </w:p>
    <w:p w14:paraId="67D2D233" w14:textId="74E5A6FB" w:rsidR="00A71C7A" w:rsidRDefault="00A71C7A">
      <w:pPr>
        <w:pStyle w:val="TableofFigures"/>
        <w:tabs>
          <w:tab w:val="right" w:leader="dot" w:pos="9350"/>
        </w:tabs>
        <w:rPr>
          <w:rFonts w:eastAsiaTheme="minorEastAsia"/>
          <w:noProof/>
        </w:rPr>
      </w:pPr>
      <w:r>
        <w:fldChar w:fldCharType="begin"/>
      </w:r>
      <w:r>
        <w:instrText xml:space="preserve"> TOC \h \z \c "Table" </w:instrText>
      </w:r>
      <w:r>
        <w:fldChar w:fldCharType="separate"/>
      </w:r>
      <w:hyperlink w:anchor="_Toc94295980" w:history="1">
        <w:r w:rsidRPr="00E153D7">
          <w:rPr>
            <w:rStyle w:val="Hyperlink"/>
            <w:noProof/>
          </w:rPr>
          <w:t>Table 1. 3x3 Table Example</w:t>
        </w:r>
        <w:r>
          <w:rPr>
            <w:noProof/>
            <w:webHidden/>
          </w:rPr>
          <w:tab/>
        </w:r>
        <w:r>
          <w:rPr>
            <w:noProof/>
            <w:webHidden/>
          </w:rPr>
          <w:fldChar w:fldCharType="begin"/>
        </w:r>
        <w:r>
          <w:rPr>
            <w:noProof/>
            <w:webHidden/>
          </w:rPr>
          <w:instrText xml:space="preserve"> PAGEREF _Toc94295980 \h </w:instrText>
        </w:r>
        <w:r>
          <w:rPr>
            <w:noProof/>
            <w:webHidden/>
          </w:rPr>
        </w:r>
        <w:r>
          <w:rPr>
            <w:noProof/>
            <w:webHidden/>
          </w:rPr>
          <w:fldChar w:fldCharType="separate"/>
        </w:r>
        <w:r>
          <w:rPr>
            <w:noProof/>
            <w:webHidden/>
          </w:rPr>
          <w:t>6</w:t>
        </w:r>
        <w:r>
          <w:rPr>
            <w:noProof/>
            <w:webHidden/>
          </w:rPr>
          <w:fldChar w:fldCharType="end"/>
        </w:r>
      </w:hyperlink>
    </w:p>
    <w:p w14:paraId="589F41E3" w14:textId="1DD6DBA0"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94295355"/>
      <w:r>
        <w:lastRenderedPageBreak/>
        <w:t>Problem Analysis</w:t>
      </w:r>
      <w:bookmarkEnd w:id="1"/>
    </w:p>
    <w:p w14:paraId="2A6EE7E8" w14:textId="77777777" w:rsidR="00584B1C" w:rsidRPr="00584B1C" w:rsidRDefault="31AB8FB0" w:rsidP="006C39FA">
      <w:pPr>
        <w:pStyle w:val="Heading2"/>
      </w:pPr>
      <w:bookmarkStart w:id="2" w:name="_Toc94295356"/>
      <w:r w:rsidRPr="009D205E">
        <w:t>Overview</w:t>
      </w:r>
      <w:r>
        <w:t xml:space="preserve"> of problem and its significance</w:t>
      </w:r>
      <w:bookmarkEnd w:id="2"/>
    </w:p>
    <w:p w14:paraId="413E0529" w14:textId="5D478B9D" w:rsidR="003D2BBD" w:rsidRDefault="00137EF6" w:rsidP="4D7351AA">
      <w:r>
        <w:t>In motorsports, having an effective setup package is critical to being competitive. Suspension setup, in particular, is hypersensitive to specific drivers and tracks. With limited track testing time, racing teams must start optimizing setup packages earlier than competitors outside of the racetrack. One method of analyzing suspension parameters is using a shaker rig, which is a testing apparatus comprised of mechanical actuators that oscillate the vehicle’s wheels and chassis to simulate driving conditions.</w:t>
      </w:r>
    </w:p>
    <w:p w14:paraId="4BF94323" w14:textId="76A1C048" w:rsidR="007E3D6F" w:rsidRDefault="007E3D6F" w:rsidP="4D7351AA">
      <w:r>
        <w:t>Talk about how the rig</w:t>
      </w:r>
      <w:r w:rsidR="0034754B">
        <w:t>’</w:t>
      </w:r>
      <w:r>
        <w:t>s use is used to analyze/improve. The parameters focused in these improvements will likely be reflected later on in the objectives/</w:t>
      </w:r>
      <w:r w:rsidR="00726A82">
        <w:t>comparable sections</w:t>
      </w:r>
      <w:r>
        <w:t>.</w:t>
      </w:r>
    </w:p>
    <w:p w14:paraId="1C2597E1" w14:textId="07E7435A" w:rsidR="00200F70" w:rsidRDefault="00200F70" w:rsidP="4D7351AA">
      <w:r>
        <w:t xml:space="preserve">According to some articles focused on miscellaneous use shaker rigs, having the rigs vibrate as precise and accurately as desired can pose a challenge. There are various types of components available to use as source of oscillations, but each has a potential problem. </w:t>
      </w:r>
    </w:p>
    <w:p w14:paraId="7BC3751C" w14:textId="77777777" w:rsidR="00584B1C" w:rsidRDefault="31AB8FB0" w:rsidP="006C39FA">
      <w:pPr>
        <w:pStyle w:val="Heading2"/>
      </w:pPr>
      <w:bookmarkStart w:id="3" w:name="_Toc94295357"/>
      <w:r>
        <w:t>STEM fundamentals of problem</w:t>
      </w:r>
      <w:bookmarkEnd w:id="3"/>
    </w:p>
    <w:p w14:paraId="5290A043" w14:textId="737D89C0" w:rsidR="00BD1012" w:rsidRDefault="00BD1012" w:rsidP="00BD1012">
      <w:r>
        <w:t>Framework:</w:t>
      </w:r>
    </w:p>
    <w:p w14:paraId="3BF60AFB" w14:textId="19A153F5" w:rsidR="00BD1012" w:rsidRDefault="00BD1012" w:rsidP="00BD1012">
      <w:pPr>
        <w:pStyle w:val="ListParagraph"/>
        <w:numPr>
          <w:ilvl w:val="0"/>
          <w:numId w:val="5"/>
        </w:numPr>
      </w:pPr>
      <w:r>
        <w:t xml:space="preserve">Simple explanation of vehicle dynamics to provide background for testing. Tires receive all road inputs and generate all tractive forces. There are two modes in which tires interact with the vehicle to produce traction – mechanically and aerodynamically. Mechanical grip is result of kinematic design of vehicle and setup of suspension components. Aerodynamic grip </w:t>
      </w:r>
      <w:r w:rsidR="00632467">
        <w:t xml:space="preserve">which is </w:t>
      </w:r>
      <w:r w:rsidR="00632467">
        <w:t>produced by wings and bodywork</w:t>
      </w:r>
      <w:r w:rsidR="00632467">
        <w:t xml:space="preserve"> </w:t>
      </w:r>
      <w:r>
        <w:t>takes affect at higher speeds a</w:t>
      </w:r>
      <w:r w:rsidR="00632467">
        <w:t>nd is dependent on vehicle ride height and attitude.</w:t>
      </w:r>
    </w:p>
    <w:p w14:paraId="013DA288" w14:textId="3D6963E4" w:rsidR="00A26D28" w:rsidRPr="00BD1012" w:rsidRDefault="00A26D28" w:rsidP="00BD1012">
      <w:pPr>
        <w:pStyle w:val="ListParagraph"/>
        <w:numPr>
          <w:ilvl w:val="0"/>
          <w:numId w:val="5"/>
        </w:numPr>
      </w:pPr>
      <w:r>
        <w:t>What do dynamic tests yield for results?</w:t>
      </w:r>
      <w:r w:rsidR="00F26423">
        <w:t xml:space="preserve"> How are cars fine-tuned?</w:t>
      </w:r>
    </w:p>
    <w:p w14:paraId="206A6804" w14:textId="61182298" w:rsidR="00200F70" w:rsidRDefault="00426886" w:rsidP="00426886">
      <w:r>
        <w:t xml:space="preserve">Shaker rigs work by suspending </w:t>
      </w:r>
      <w:r w:rsidR="00726A82">
        <w:t xml:space="preserve">a car </w:t>
      </w:r>
      <w:r>
        <w:t>by its tires and chassis and moving them in specified directions to simulat</w:t>
      </w:r>
      <w:r w:rsidR="002D1348">
        <w:t>e</w:t>
      </w:r>
      <w:r>
        <w:t xml:space="preserve"> the forces and motions encountered on a racetrack. Shaker rigs interact with the actual vehicle that is being tested which means the functionality of each component must be understood. To characterize the forces and motions outputted by the rig, sensors are fitted to a car and driven around a track</w:t>
      </w:r>
      <w:r w:rsidR="00E7183E">
        <w:t xml:space="preserve"> </w:t>
      </w:r>
      <w:r w:rsidR="00E7183E">
        <w:fldChar w:fldCharType="begin"/>
      </w:r>
      <w:r w:rsidR="00E7183E">
        <w:instrText xml:space="preserve"> ADDIN ZOTERO_ITEM CSL_CITATION {"citationID":"hzim0FDp","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t xml:space="preserve">. The data collected while driving is then </w:t>
      </w:r>
      <w:r w:rsidR="00200F70">
        <w:t>processed into</w:t>
      </w:r>
      <w:r>
        <w:t xml:space="preserve"> a “drive file”, which is </w:t>
      </w:r>
      <w:r w:rsidR="00200F70">
        <w:t>how the computer tells the shaker rig how to move</w:t>
      </w:r>
      <w:r w:rsidR="00E7183E">
        <w:t xml:space="preserve"> </w:t>
      </w:r>
      <w:r w:rsidR="00E7183E">
        <w:fldChar w:fldCharType="begin"/>
      </w:r>
      <w:r w:rsidR="00E7183E">
        <w:instrText xml:space="preserve"> ADDIN ZOTERO_ITEM CSL_CITATION {"citationID":"GHqgcZIR","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E7183E">
        <w:fldChar w:fldCharType="separate"/>
      </w:r>
      <w:r w:rsidR="00E7183E" w:rsidRPr="00E7183E">
        <w:rPr>
          <w:rFonts w:ascii="Calibri" w:hAnsi="Calibri" w:cs="Calibri"/>
        </w:rPr>
        <w:t>(Boggs, 2009)</w:t>
      </w:r>
      <w:r w:rsidR="00E7183E">
        <w:fldChar w:fldCharType="end"/>
      </w:r>
      <w:r w:rsidR="00200F70">
        <w:t xml:space="preserve">. The shaker rig controls the motion of each part of the vehicle with </w:t>
      </w:r>
      <w:r w:rsidR="00726A82">
        <w:t>linear actuators</w:t>
      </w:r>
      <w:r w:rsidR="00200F70">
        <w:t xml:space="preserve">. </w:t>
      </w:r>
    </w:p>
    <w:p w14:paraId="2F2F1AE0" w14:textId="585D9C34" w:rsidR="00726A82" w:rsidRDefault="00726A82" w:rsidP="00426886">
      <w:r>
        <w:t>Explain how the ultimate motion of the actuator is affected by parameters that can be defined. Maybe frequency, response, force, etc.</w:t>
      </w:r>
    </w:p>
    <w:p w14:paraId="7A9A26A0" w14:textId="02650B69" w:rsidR="00D0567C" w:rsidRDefault="00D0567C" w:rsidP="00D0567C">
      <w:pPr>
        <w:pStyle w:val="ListParagraph"/>
        <w:numPr>
          <w:ilvl w:val="0"/>
          <w:numId w:val="4"/>
        </w:numPr>
      </w:pPr>
      <w:r>
        <w:t>Track inputs</w:t>
      </w:r>
    </w:p>
    <w:p w14:paraId="230E7EF5" w14:textId="7C94FC26" w:rsidR="00D0567C" w:rsidRDefault="00D0567C" w:rsidP="00D0567C">
      <w:pPr>
        <w:pStyle w:val="ListParagraph"/>
        <w:numPr>
          <w:ilvl w:val="0"/>
          <w:numId w:val="4"/>
        </w:numPr>
      </w:pPr>
      <w:r>
        <w:t>Suspension components</w:t>
      </w:r>
    </w:p>
    <w:p w14:paraId="3241B498" w14:textId="017DBAA9" w:rsidR="00D0567C" w:rsidRDefault="00D0567C" w:rsidP="00D0567C">
      <w:pPr>
        <w:pStyle w:val="ListParagraph"/>
        <w:numPr>
          <w:ilvl w:val="1"/>
          <w:numId w:val="4"/>
        </w:numPr>
      </w:pPr>
      <w:r>
        <w:t>Springs</w:t>
      </w:r>
    </w:p>
    <w:p w14:paraId="6349F965" w14:textId="0CC1DC95" w:rsidR="00D0567C" w:rsidRDefault="00D0567C" w:rsidP="00D0567C">
      <w:pPr>
        <w:pStyle w:val="ListParagraph"/>
        <w:numPr>
          <w:ilvl w:val="1"/>
          <w:numId w:val="4"/>
        </w:numPr>
      </w:pPr>
      <w:r>
        <w:t>Dampers</w:t>
      </w:r>
    </w:p>
    <w:p w14:paraId="49D69A9E" w14:textId="342CFD7A" w:rsidR="00D0567C" w:rsidRDefault="00D0567C" w:rsidP="00D0567C">
      <w:pPr>
        <w:pStyle w:val="ListParagraph"/>
        <w:numPr>
          <w:ilvl w:val="1"/>
          <w:numId w:val="4"/>
        </w:numPr>
      </w:pPr>
      <w:r>
        <w:t>Anti-roll bars</w:t>
      </w:r>
    </w:p>
    <w:p w14:paraId="40C1A193" w14:textId="46EA21EB" w:rsidR="00D0567C" w:rsidRDefault="00D0567C" w:rsidP="00D0567C">
      <w:pPr>
        <w:pStyle w:val="ListParagraph"/>
        <w:numPr>
          <w:ilvl w:val="1"/>
          <w:numId w:val="4"/>
        </w:numPr>
      </w:pPr>
      <w:r>
        <w:t>Tires</w:t>
      </w:r>
    </w:p>
    <w:p w14:paraId="17FD8ADD" w14:textId="51E67EE3" w:rsidR="00D0567C" w:rsidRDefault="00D0567C" w:rsidP="00D0567C">
      <w:pPr>
        <w:pStyle w:val="ListParagraph"/>
        <w:numPr>
          <w:ilvl w:val="1"/>
          <w:numId w:val="4"/>
        </w:numPr>
      </w:pPr>
      <w:proofErr w:type="spellStart"/>
      <w:r>
        <w:t>Unsprung</w:t>
      </w:r>
      <w:proofErr w:type="spellEnd"/>
      <w:r>
        <w:t xml:space="preserve"> mass?</w:t>
      </w:r>
    </w:p>
    <w:p w14:paraId="55E27E94" w14:textId="6FCBE820" w:rsidR="00D0567C" w:rsidRDefault="00D0567C" w:rsidP="00D0567C">
      <w:pPr>
        <w:pStyle w:val="ListParagraph"/>
        <w:numPr>
          <w:ilvl w:val="0"/>
          <w:numId w:val="4"/>
        </w:numPr>
      </w:pPr>
      <w:r>
        <w:lastRenderedPageBreak/>
        <w:t>Actuator data collection</w:t>
      </w:r>
    </w:p>
    <w:p w14:paraId="05EAFA3F" w14:textId="3E2B474C" w:rsidR="00200F70" w:rsidRDefault="00200F70" w:rsidP="00426886">
      <w:r>
        <w:t xml:space="preserve">How do I explain fundamentals about </w:t>
      </w:r>
      <w:commentRangeStart w:id="4"/>
      <w:r>
        <w:t>different types of actuators that might not be used right now</w:t>
      </w:r>
      <w:commentRangeEnd w:id="4"/>
      <w:r w:rsidR="00594477">
        <w:rPr>
          <w:rStyle w:val="CommentReference"/>
        </w:rPr>
        <w:commentReference w:id="4"/>
      </w:r>
      <w:r>
        <w:t>?</w:t>
      </w:r>
    </w:p>
    <w:p w14:paraId="47829F68" w14:textId="55D3FABD" w:rsidR="00200F70" w:rsidRPr="00426886" w:rsidRDefault="00200F70" w:rsidP="00426886">
      <w:commentRangeStart w:id="5"/>
      <w:r>
        <w:t>Should I explain vehicle components?</w:t>
      </w:r>
      <w:commentRangeEnd w:id="5"/>
      <w:r w:rsidR="00594477">
        <w:rPr>
          <w:rStyle w:val="CommentReference"/>
        </w:rPr>
        <w:commentReference w:id="5"/>
      </w:r>
    </w:p>
    <w:p w14:paraId="1470BE77" w14:textId="77777777" w:rsidR="00584B1C" w:rsidRDefault="00584B1C" w:rsidP="006C39FA">
      <w:pPr>
        <w:pStyle w:val="Heading2"/>
      </w:pPr>
      <w:bookmarkStart w:id="6" w:name="_Toc94295358"/>
      <w:r w:rsidRPr="006C39FA">
        <w:t>Lessons from prior responses to the problem</w:t>
      </w:r>
      <w:bookmarkEnd w:id="6"/>
    </w:p>
    <w:p w14:paraId="3A10E424" w14:textId="742C833B" w:rsidR="003223D3" w:rsidRDefault="003223D3" w:rsidP="003223D3">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Early testing apparatuses were designed using two-stage servo-valves and four linear actuators or posts, which were concurrently being developed by Moog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2D1348">
      <w:r>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2D1348">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2D1348">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3A9DF182" w:rsidR="00C523BC" w:rsidRDefault="00C523BC" w:rsidP="002D1348">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w:t>
      </w:r>
      <w:r>
        <w:lastRenderedPageBreak/>
        <w:t xml:space="preserve">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D16AA8">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This solution has it’s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BB5A30">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Pr="00584B1C" w:rsidRDefault="31AB8FB0" w:rsidP="006C39FA">
      <w:pPr>
        <w:pStyle w:val="Heading2"/>
      </w:pPr>
      <w:bookmarkStart w:id="7" w:name="_Toc94295359"/>
      <w:r>
        <w:t>Project objectives and constraints</w:t>
      </w:r>
      <w:bookmarkEnd w:id="7"/>
    </w:p>
    <w:p w14:paraId="2D29A86A" w14:textId="2995453B" w:rsidR="4D7351AA" w:rsidRDefault="007423A0">
      <w:r w:rsidRPr="00364EB3">
        <w:rPr>
          <w:highlight w:val="yellow"/>
        </w:rPr>
        <w:t>The goal of this project is to improve the shaker rig simulations used in motorsports</w:t>
      </w:r>
      <w:r w:rsidR="00BB4348" w:rsidRPr="00364EB3">
        <w:rPr>
          <w:highlight w:val="yellow"/>
        </w:rPr>
        <w:t xml:space="preserve"> by evaluating the configuration and type of actuators used</w:t>
      </w:r>
      <w:r w:rsidRPr="00364EB3">
        <w:rPr>
          <w:highlight w:val="yellow"/>
        </w:rPr>
        <w:t>.</w:t>
      </w:r>
      <w:r>
        <w:t xml:space="preserve"> To </w:t>
      </w:r>
      <w:commentRangeStart w:id="8"/>
      <w:r>
        <w:t>improve</w:t>
      </w:r>
      <w:r w:rsidR="00BB4348">
        <w:t xml:space="preserve"> the</w:t>
      </w:r>
      <w:r>
        <w:t xml:space="preserve"> </w:t>
      </w:r>
      <w:r w:rsidR="00BB4348">
        <w:t xml:space="preserve">quality of useable information </w:t>
      </w:r>
      <w:commentRangeEnd w:id="8"/>
      <w:r w:rsidR="00BB4348">
        <w:rPr>
          <w:rStyle w:val="CommentReference"/>
        </w:rPr>
        <w:commentReference w:id="8"/>
      </w:r>
      <w:r w:rsidR="00BB4348">
        <w:t xml:space="preserve">extracted from </w:t>
      </w:r>
      <w:r>
        <w:t xml:space="preserve">simulations, </w:t>
      </w:r>
      <w:r w:rsidR="00BB4348">
        <w:t xml:space="preserve">shaker rig posts will be compared. </w:t>
      </w:r>
      <w:r w:rsidR="006C7EB2">
        <w:t xml:space="preserve">The data collected by a shaker rig is based off the motions imparted on the vehicle during the simulation. </w:t>
      </w:r>
      <w:r w:rsidR="00E676BB">
        <w:t>If the apparatus is unable to replicate forces</w:t>
      </w:r>
      <w:r w:rsidR="00364EB3">
        <w:t xml:space="preserve"> as they happen in real time</w:t>
      </w:r>
      <w:r w:rsidR="00E676BB">
        <w:t xml:space="preserve">, resulting data will not be relevant </w:t>
      </w:r>
      <w:r w:rsidR="00A74531">
        <w:t>for</w:t>
      </w:r>
      <w:r w:rsidR="00E676BB">
        <w:t xml:space="preserve"> analyzing vehicle performance. </w:t>
      </w:r>
    </w:p>
    <w:p w14:paraId="3EE4FD15" w14:textId="1BA962D5" w:rsidR="007C6189" w:rsidRDefault="007C6189">
      <w:r>
        <w:t>Shaker rig posts operate by moving platforms or attachment points along a linear axis at high frequencies and with great force. Typical shaker rigs use servo-valve hydraulic linear actuators. Other applications have shown that pneumatic or electrical actuators could provide similar results with different cost/benefits.</w:t>
      </w:r>
    </w:p>
    <w:p w14:paraId="0E43461F" w14:textId="32A93BFF" w:rsidR="00E7183E" w:rsidRDefault="007B41E4">
      <w:r>
        <w:t xml:space="preserve">The overarching goal is to improve the ability to </w:t>
      </w:r>
      <w:commentRangeStart w:id="9"/>
      <w:commentRangeStart w:id="10"/>
      <w:r>
        <w:t>optimize a racecar</w:t>
      </w:r>
      <w:commentRangeEnd w:id="9"/>
      <w:r w:rsidR="00594477">
        <w:rPr>
          <w:rStyle w:val="CommentReference"/>
        </w:rPr>
        <w:commentReference w:id="9"/>
      </w:r>
      <w:commentRangeEnd w:id="10"/>
      <w:r w:rsidR="00C30EDF">
        <w:rPr>
          <w:rStyle w:val="CommentReference"/>
        </w:rPr>
        <w:commentReference w:id="10"/>
      </w:r>
      <w:r>
        <w:t xml:space="preserve">. The target audience would be racing teams and/or motorsports testing facilities. By developing more effective shaker rig testing apparatus, teams can extract more precise and reliable data and subsequently use that data to generate more competitive suspension setups. </w:t>
      </w:r>
      <w:r w:rsidR="00626033">
        <w:t xml:space="preserve">The responsibility of a shaker rig is to replicate the forces imparted on a vehicle by driving conditions. </w:t>
      </w:r>
      <w:r>
        <w:t xml:space="preserve">Each component used in a shaker rig </w:t>
      </w:r>
      <w:r w:rsidR="00626033">
        <w:t>contributes a certain amount of error in replicating these motions and forces</w:t>
      </w:r>
      <w:r>
        <w:t xml:space="preserve">. </w:t>
      </w:r>
      <w:r w:rsidR="00626033">
        <w:t xml:space="preserve">Post actuators and control mechanisms will be analyzed to find improvements in the accuracy in which they help replicate driving conditions. </w:t>
      </w:r>
    </w:p>
    <w:p w14:paraId="25C9C426" w14:textId="474C1AB1" w:rsidR="000F4F60" w:rsidRDefault="00626033">
      <w:r>
        <w:t xml:space="preserve">Ultimately, the level of precision and accuracy the shaker rig can replicate driving conditions is based on the simulation model generated to run the rig. The primary method for generating simulation parameters is by collecting data using sensors placed on an actual vehicle driving around the subject racing circuit </w:t>
      </w:r>
      <w:r>
        <w:fldChar w:fldCharType="begin"/>
      </w:r>
      <w:r>
        <w:instrText xml:space="preserve"> ADDIN ZOTERO_ITEM CSL_CITATION {"citationID":"2km9eYPz","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fldChar w:fldCharType="separate"/>
      </w:r>
      <w:r w:rsidRPr="00626033">
        <w:rPr>
          <w:rFonts w:ascii="Calibri" w:hAnsi="Calibri" w:cs="Calibri"/>
        </w:rPr>
        <w:t>(Boggs, 2009)</w:t>
      </w:r>
      <w:r>
        <w:fldChar w:fldCharType="end"/>
      </w:r>
      <w:r>
        <w:t xml:space="preserve">. This </w:t>
      </w:r>
      <w:r w:rsidR="00AC7AA4">
        <w:t xml:space="preserve">places a contingency on the quality of data pulled from driving and the ability to process the data into a functional testing “drive file” </w:t>
      </w:r>
      <w:r w:rsidR="00AC7AA4">
        <w:fldChar w:fldCharType="begin"/>
      </w:r>
      <w:r w:rsidR="00AC7AA4">
        <w:instrText xml:space="preserve"> ADDIN ZOTERO_ITEM CSL_CITATION {"citationID":"j99SpxBd","properties":{"formattedCitation":"(Boggs, 2009)","plainCitation":"(Boggs, 2009)","noteIndex":0},"citationItems":[{"id":21,"uris":["http://zotero.org/users/12916010/items/LC3KD923"],"itemData":{"id":21,"type":"article-journal","abstract":"Successful race teams rely heavily on track testing to search for the ideal suspension setup. As more restrictions are placed on the amount of on-track testing by major racing sanctioning bodies, such as NASCAR, teams have increased their attention to alternate testing methods to augment their track data and better understand the dynamics of their racecars. One popular alternate to track testing is 8-post dynamic shaker rig testing. Eight-post rig testing gives the team a better understanding of the vehicle's dynamics before they arrive at the race track, allowing them to use their limited track testing time more efficiently.\n\nWhile 8-post rig testing certainly is an attractive option, an extensive test matrix is often required to find the best suspension setups. To take full advantage of 8-post rig tests, more efficient experimental methods are needed. Since investigating shock absorber selection is often the most time-consuming task, this study focuses on developing more efficient methods to select the best shock absorber setups.\n\nThis study develops a novel method that applies dynamic substructuring and system identification to generate a mathematical model that predicts the results of future tests as both command inputs and components are changed. This method is used to predict the results of 8-post rig tests as actuator commands and shock absorber forces are varied. The resulting model can then be coupled with shock absorber models to simulate how the vehicle response changes with shock absorber selection. This model can then be applied to experimental design.\n\nFirst, a physically-motivated nonlinear dynamic shock absorber model is developed, suitable for quickly fitting experimental data and implementing in simulation studies. Next, a system identification method to identify a vehicle model using experimental data is developed. The vehicle model is then used to predict response trends as shock absorber selection is varied. Comparison of simulation and experimental results show that this model can be used to predict the response levels for 8-post rig tests and aid in streamlining 8-post rig testing experimental designs.","language":"en","license":"In Copyright","note":"Accepted: 2014-03-14T20:07:07Z\npublisher: Virginia Tech","source":"vtechworks.lib.vt.edu","title":"The Use of Simulation to Expedite Experimental Investigations of the Effect of High-Performance Shock Absorbers","URL":"https://vtechworks.lib.vt.edu/handle/10919/26108","author":[{"family":"Boggs","given":"Christopher Matthew"}],"accessed":{"date-parts":[["2023",11,6]]},"issued":{"date-parts":[["2009",1,19]]}}}],"schema":"https://github.com/citation-style-language/schema/raw/master/csl-citation.json"} </w:instrText>
      </w:r>
      <w:r w:rsidR="00AC7AA4">
        <w:fldChar w:fldCharType="separate"/>
      </w:r>
      <w:r w:rsidR="00AC7AA4" w:rsidRPr="00AC7AA4">
        <w:rPr>
          <w:rFonts w:ascii="Calibri" w:hAnsi="Calibri" w:cs="Calibri"/>
        </w:rPr>
        <w:t>(Boggs, 2009)</w:t>
      </w:r>
      <w:r w:rsidR="00AC7AA4">
        <w:fldChar w:fldCharType="end"/>
      </w:r>
      <w:r w:rsidR="00AC7AA4">
        <w:t xml:space="preserve">. </w:t>
      </w:r>
    </w:p>
    <w:p w14:paraId="60631C9B" w14:textId="610BC093" w:rsidR="008F2810" w:rsidRDefault="008F2810">
      <w:r>
        <w:t>A high performance actuation system is one that has wide bandwidth frequency response, low resolution and high stiffness. Additionally, systems may call for intense duty cycles and small form factor</w:t>
      </w:r>
      <w:r w:rsidR="00C30EDF">
        <w:t>s</w:t>
      </w:r>
      <w:r>
        <w:t xml:space="preserve"> </w:t>
      </w:r>
      <w:r>
        <w:fldChar w:fldCharType="begin"/>
      </w:r>
      <w:r>
        <w:instrText xml:space="preserve"> ADDIN ZOTERO_ITEM CSL_CITATION {"citationID":"3BCu6Cnq","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8F2810">
        <w:rPr>
          <w:rFonts w:ascii="Calibri" w:hAnsi="Calibri" w:cs="Calibri"/>
        </w:rPr>
        <w:t>(Rydberg, 2008)</w:t>
      </w:r>
      <w:r>
        <w:fldChar w:fldCharType="end"/>
      </w:r>
      <w:r>
        <w:t>.</w:t>
      </w:r>
    </w:p>
    <w:p w14:paraId="0C175AF1" w14:textId="77777777" w:rsidR="00584B1C" w:rsidRPr="00584B1C" w:rsidRDefault="00584B1C" w:rsidP="004653D1">
      <w:pPr>
        <w:pStyle w:val="Heading1"/>
      </w:pPr>
      <w:bookmarkStart w:id="11" w:name="_Toc94295360"/>
      <w:r>
        <w:t>Candidate Solutions</w:t>
      </w:r>
      <w:bookmarkEnd w:id="11"/>
    </w:p>
    <w:p w14:paraId="7708845F" w14:textId="77777777" w:rsidR="00584B1C" w:rsidRDefault="00584B1C" w:rsidP="006C39FA">
      <w:pPr>
        <w:pStyle w:val="Heading2"/>
      </w:pPr>
      <w:bookmarkStart w:id="12" w:name="_Toc94295361"/>
      <w:r>
        <w:t>Scope of solutions considered</w:t>
      </w:r>
      <w:bookmarkEnd w:id="12"/>
    </w:p>
    <w:p w14:paraId="535B69CA" w14:textId="3121E231" w:rsidR="00320B9B" w:rsidRDefault="00320B9B" w:rsidP="007C2182">
      <w:r>
        <w:t xml:space="preserve">The use of linear actuators in shaker rigs is vital to simulating the forces and motions endured by driving and for collecting data to analyze suspension parameters. </w:t>
      </w:r>
      <w:commentRangeStart w:id="13"/>
      <w:r w:rsidR="007D7FEA">
        <w:t>Contemporary shaker rigs typically utilize hydraulic servo systems.</w:t>
      </w:r>
      <w:commentRangeEnd w:id="13"/>
      <w:r w:rsidR="007D7FEA">
        <w:rPr>
          <w:rStyle w:val="CommentReference"/>
        </w:rPr>
        <w:commentReference w:id="13"/>
      </w:r>
      <w:r w:rsidR="007D7FEA">
        <w:t xml:space="preserve"> </w:t>
      </w:r>
    </w:p>
    <w:p w14:paraId="7FF13FCE" w14:textId="6560F31C" w:rsidR="007C2182" w:rsidRPr="007C2182" w:rsidRDefault="007C2182" w:rsidP="007C2182">
      <w:r>
        <w:t>To improve the results of shaker rig testing, different actuators are compared…</w:t>
      </w:r>
    </w:p>
    <w:p w14:paraId="1CCB32E4" w14:textId="77777777" w:rsidR="00584B1C" w:rsidRPr="00584B1C" w:rsidRDefault="00584B1C" w:rsidP="006C39FA">
      <w:pPr>
        <w:pStyle w:val="Heading2"/>
      </w:pPr>
      <w:bookmarkStart w:id="14" w:name="_Toc94295362"/>
      <w:r>
        <w:lastRenderedPageBreak/>
        <w:t>Explanation of candidate solutions</w:t>
      </w:r>
      <w:bookmarkEnd w:id="14"/>
    </w:p>
    <w:p w14:paraId="3A6C0A67" w14:textId="4A5AF3DC" w:rsidR="00584B1C" w:rsidRDefault="0099755C" w:rsidP="006C39FA">
      <w:pPr>
        <w:pStyle w:val="Heading3"/>
      </w:pPr>
      <w:r>
        <w:t>Electro-hydraulic system</w:t>
      </w:r>
    </w:p>
    <w:p w14:paraId="669659E7" w14:textId="731A0AB2" w:rsidR="00741490" w:rsidRPr="00741490" w:rsidRDefault="00741490" w:rsidP="00741490">
      <w:r>
        <w:t>A system that utilizes electronically controlled servo valves to control hydraulic linear actuators.</w:t>
      </w:r>
    </w:p>
    <w:p w14:paraId="5DD7E663" w14:textId="25AF53BE" w:rsidR="00584B1C" w:rsidRPr="00584B1C" w:rsidRDefault="0099755C" w:rsidP="006C39FA">
      <w:pPr>
        <w:pStyle w:val="Heading3"/>
      </w:pPr>
      <w:r>
        <w:t>Electro-mechanical system</w:t>
      </w:r>
    </w:p>
    <w:p w14:paraId="7CFA8019" w14:textId="3F9BD033" w:rsidR="002E4F78" w:rsidRDefault="0099755C" w:rsidP="006C39FA">
      <w:pPr>
        <w:pStyle w:val="Heading3"/>
      </w:pPr>
      <w:r>
        <w:t>Electro-pneumatic system</w:t>
      </w:r>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6606BDBB" w:rsidR="0022281A" w:rsidRPr="0022281A" w:rsidRDefault="00002F5A" w:rsidP="00002F5A">
      <w:pPr>
        <w:pStyle w:val="Caption"/>
        <w:jc w:val="center"/>
      </w:pPr>
      <w:bookmarkStart w:id="15" w:name="_Toc94295766"/>
      <w:r>
        <w:t xml:space="preserve">Figure </w:t>
      </w:r>
      <w:r>
        <w:fldChar w:fldCharType="begin"/>
      </w:r>
      <w:r>
        <w:instrText>SEQ Figure \* ARABIC</w:instrText>
      </w:r>
      <w:r>
        <w:fldChar w:fldCharType="separate"/>
      </w:r>
      <w:r>
        <w:rPr>
          <w:noProof/>
        </w:rPr>
        <w:t>1</w:t>
      </w:r>
      <w:r>
        <w:fldChar w:fldCharType="end"/>
      </w:r>
      <w:r w:rsidR="000C4D3C">
        <w:t xml:space="preserve">. Ayrton Senna </w:t>
      </w:r>
      <w:commentRangeStart w:id="16"/>
      <w:r w:rsidR="00303D91">
        <w:t>racing</w:t>
      </w:r>
      <w:commentRangeEnd w:id="16"/>
      <w:r w:rsidR="00594477">
        <w:rPr>
          <w:rStyle w:val="CommentReference"/>
          <w:i w:val="0"/>
          <w:iCs w:val="0"/>
          <w:color w:val="auto"/>
        </w:rPr>
        <w:commentReference w:id="16"/>
      </w:r>
      <w:r w:rsidR="000C4D3C">
        <w:t xml:space="preserve"> for Mc</w:t>
      </w:r>
      <w:r w:rsidR="00303D91">
        <w:t>L</w:t>
      </w:r>
      <w:r w:rsidR="000C4D3C">
        <w:t>aren</w:t>
      </w:r>
      <w:bookmarkEnd w:id="15"/>
    </w:p>
    <w:p w14:paraId="043606B7" w14:textId="40994A9C" w:rsidR="00584B1C" w:rsidRDefault="00584B1C" w:rsidP="006C39FA">
      <w:pPr>
        <w:pStyle w:val="Heading2"/>
      </w:pPr>
      <w:bookmarkStart w:id="17" w:name="_Toc94295366"/>
      <w:r>
        <w:t>Comparative assessment of candidate solutions</w:t>
      </w:r>
      <w:bookmarkEnd w:id="17"/>
    </w:p>
    <w:p w14:paraId="1956E746" w14:textId="686D5677" w:rsidR="4D7351AA" w:rsidRDefault="00741490">
      <w:r>
        <w:t xml:space="preserve">A high performance actuation system is one that has wide bandwidth frequency response, low resolution and high stiffness. Additionally, systems may call for intense duty cycles and light and small form factor </w:t>
      </w:r>
      <w:r>
        <w:fldChar w:fldCharType="begin"/>
      </w:r>
      <w:r>
        <w:instrText xml:space="preserve"> ADDIN ZOTERO_ITEM CSL_CITATION {"citationID":"ht6b0wUi","properties":{"formattedCitation":"(Rydberg, 2008)","plainCitation":"(Rydberg, 2008)","noteIndex":0},"citationItems":[{"id":88,"uris":["http://zotero.org/users/12916010/items/CIEIR742"],"itemData":{"id":88,"type":"article-journal","container-title":"Hydraulic Servo Systems","language":"en","source":"Zotero","title":"Hydraulic Servo Systems","author":[{"family":"Rydberg","given":"Karl-Erik"}],"issued":{"date-parts":[["2008",10,15]]}}}],"schema":"https://github.com/citation-style-language/schema/raw/master/csl-citation.json"} </w:instrText>
      </w:r>
      <w:r>
        <w:fldChar w:fldCharType="separate"/>
      </w:r>
      <w:r w:rsidRPr="00741490">
        <w:rPr>
          <w:rFonts w:ascii="Calibri" w:hAnsi="Calibri" w:cs="Calibri"/>
        </w:rPr>
        <w:t>(Rydberg, 2008)</w:t>
      </w:r>
      <w:r>
        <w:fldChar w:fldCharType="end"/>
      </w:r>
      <w:r>
        <w:t>.</w:t>
      </w:r>
    </w:p>
    <w:p w14:paraId="08093D20" w14:textId="21135098" w:rsidR="00532F1E" w:rsidRDefault="00532F1E" w:rsidP="00532F1E">
      <w:pPr>
        <w:pStyle w:val="Caption"/>
        <w:keepNext/>
        <w:jc w:val="center"/>
      </w:pPr>
      <w:r>
        <w:t xml:space="preserve">Table </w:t>
      </w:r>
      <w:r>
        <w:fldChar w:fldCharType="begin"/>
      </w:r>
      <w:r>
        <w:instrText xml:space="preserve"> SEQ Table \* ARABIC </w:instrText>
      </w:r>
      <w:r>
        <w:fldChar w:fldCharType="separate"/>
      </w:r>
      <w:r>
        <w:rPr>
          <w:noProof/>
        </w:rPr>
        <w:t>2</w:t>
      </w:r>
      <w:r>
        <w:rPr>
          <w:noProof/>
        </w:rPr>
        <w:fldChar w:fldCharType="end"/>
      </w:r>
      <w:r>
        <w:t xml:space="preserve"> - Comparison of Candidate Solutions</w:t>
      </w:r>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7396954D" w:rsidR="00532F1E" w:rsidRDefault="00532F1E">
            <w:r>
              <w:t>Property</w:t>
            </w:r>
          </w:p>
        </w:tc>
        <w:tc>
          <w:tcPr>
            <w:tcW w:w="1678" w:type="dxa"/>
            <w:shd w:val="clear" w:color="auto" w:fill="D0CECE" w:themeFill="background2" w:themeFillShade="E6"/>
          </w:tcPr>
          <w:p w14:paraId="129911A2" w14:textId="11E990F8" w:rsidR="00532F1E" w:rsidRDefault="000C1F86">
            <w:r>
              <w:t>Electro-hydraulic</w:t>
            </w:r>
          </w:p>
        </w:tc>
        <w:tc>
          <w:tcPr>
            <w:tcW w:w="1678" w:type="dxa"/>
            <w:shd w:val="clear" w:color="auto" w:fill="D0CECE" w:themeFill="background2" w:themeFillShade="E6"/>
          </w:tcPr>
          <w:p w14:paraId="15462A67" w14:textId="2CAB6431" w:rsidR="00532F1E" w:rsidRDefault="000C1F86">
            <w:r>
              <w:t>Electro-</w:t>
            </w:r>
            <w:commentRangeStart w:id="18"/>
            <w:r>
              <w:t>mechanical</w:t>
            </w:r>
            <w:commentRangeEnd w:id="18"/>
            <w:r w:rsidR="00594477">
              <w:rPr>
                <w:rStyle w:val="CommentReference"/>
              </w:rPr>
              <w:commentReference w:id="18"/>
            </w:r>
          </w:p>
        </w:tc>
        <w:tc>
          <w:tcPr>
            <w:tcW w:w="1679" w:type="dxa"/>
            <w:shd w:val="clear" w:color="auto" w:fill="D0CECE" w:themeFill="background2" w:themeFillShade="E6"/>
          </w:tcPr>
          <w:p w14:paraId="3FD56DE3" w14:textId="429DEC17" w:rsidR="00532F1E" w:rsidRDefault="000C1F86">
            <w:r>
              <w:t>Electro-pneumatic</w:t>
            </w:r>
          </w:p>
        </w:tc>
      </w:tr>
      <w:tr w:rsidR="000C1F86" w14:paraId="726F13A7" w14:textId="77777777" w:rsidTr="00CD746D">
        <w:tc>
          <w:tcPr>
            <w:tcW w:w="4315" w:type="dxa"/>
            <w:vAlign w:val="center"/>
          </w:tcPr>
          <w:p w14:paraId="5E518A25" w14:textId="3FF5431F" w:rsidR="000C1F86" w:rsidRDefault="00CD746D" w:rsidP="00532F1E">
            <w:r>
              <w:t>Max actuation power (1-100 Hz) [kW]</w:t>
            </w:r>
          </w:p>
        </w:tc>
        <w:tc>
          <w:tcPr>
            <w:tcW w:w="1678" w:type="dxa"/>
          </w:tcPr>
          <w:p w14:paraId="792D9A75" w14:textId="6C16F46E" w:rsidR="000C1F86" w:rsidRDefault="00CD746D" w:rsidP="00532F1E">
            <w:r>
              <w:t>100+</w:t>
            </w:r>
          </w:p>
        </w:tc>
        <w:tc>
          <w:tcPr>
            <w:tcW w:w="1678" w:type="dxa"/>
          </w:tcPr>
          <w:p w14:paraId="658B85B8" w14:textId="40D8EC55" w:rsidR="000C1F86" w:rsidRDefault="00CD746D" w:rsidP="00532F1E">
            <w:r>
              <w:t>~40</w:t>
            </w:r>
          </w:p>
        </w:tc>
        <w:tc>
          <w:tcPr>
            <w:tcW w:w="1679" w:type="dxa"/>
          </w:tcPr>
          <w:p w14:paraId="3495D091" w14:textId="620088A3" w:rsidR="000C1F86" w:rsidRDefault="00CD746D" w:rsidP="00532F1E">
            <w:r>
              <w:t>~2</w:t>
            </w:r>
          </w:p>
        </w:tc>
      </w:tr>
      <w:tr w:rsidR="00CD746D" w14:paraId="53E9BF3C" w14:textId="77777777" w:rsidTr="00CD746D">
        <w:tc>
          <w:tcPr>
            <w:tcW w:w="4315" w:type="dxa"/>
            <w:vAlign w:val="center"/>
          </w:tcPr>
          <w:p w14:paraId="70BA788D" w14:textId="58F2808E" w:rsidR="00532F1E" w:rsidRDefault="00532F1E" w:rsidP="00532F1E">
            <w:r>
              <w:t>Bandwidth frequency respons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A3ABB59" w:rsidR="00532F1E" w:rsidRDefault="00532F1E" w:rsidP="00532F1E">
            <w:proofErr w:type="spellStart"/>
            <w:r>
              <w:t>Reolution</w:t>
            </w:r>
            <w:proofErr w:type="spellEnd"/>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6A323785" w:rsidR="00532F1E" w:rsidRDefault="00532F1E" w:rsidP="00532F1E">
            <w:r>
              <w:t>Stiffnes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2388E2A1" w:rsidR="00532F1E" w:rsidRDefault="00532F1E" w:rsidP="00532F1E">
            <w:r>
              <w:t>Duty cycle</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4CE664CD" w:rsidR="00F60DBD" w:rsidRDefault="00F60DBD" w:rsidP="00532F1E">
            <w:r>
              <w:t>Form factor</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150F6A17" w:rsidR="00F60DBD" w:rsidRDefault="00F60DBD" w:rsidP="00532F1E">
            <w:r>
              <w:t>Costs</w:t>
            </w:r>
          </w:p>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bookmarkStart w:id="19" w:name="_Toc94295367"/>
      <w:r>
        <w:br w:type="page"/>
      </w:r>
    </w:p>
    <w:p w14:paraId="15EA3C31" w14:textId="68BFA5DF" w:rsidR="00584B1C" w:rsidRPr="00584B1C" w:rsidRDefault="00584B1C" w:rsidP="004653D1">
      <w:pPr>
        <w:pStyle w:val="Heading1"/>
      </w:pPr>
      <w:r>
        <w:lastRenderedPageBreak/>
        <w:t>Project Recommendations</w:t>
      </w:r>
      <w:bookmarkEnd w:id="19"/>
    </w:p>
    <w:p w14:paraId="5613D7A6" w14:textId="77777777" w:rsidR="00584B1C" w:rsidRPr="00584B1C" w:rsidRDefault="00584B1C" w:rsidP="006C39FA">
      <w:pPr>
        <w:pStyle w:val="Heading2"/>
      </w:pPr>
      <w:bookmarkStart w:id="20" w:name="_Toc94295368"/>
      <w:r>
        <w:t>Proposed solution</w:t>
      </w:r>
      <w:bookmarkEnd w:id="20"/>
    </w:p>
    <w:p w14:paraId="5244EFD1" w14:textId="77777777" w:rsidR="00584B1C" w:rsidRPr="00584B1C" w:rsidRDefault="00584B1C" w:rsidP="006C39FA">
      <w:pPr>
        <w:pStyle w:val="Heading2"/>
      </w:pPr>
      <w:bookmarkStart w:id="21" w:name="_Toc94295369"/>
      <w:r>
        <w:t>Design and implementation challenges</w:t>
      </w:r>
      <w:bookmarkEnd w:id="21"/>
    </w:p>
    <w:p w14:paraId="39B11013" w14:textId="77777777" w:rsidR="00584B1C" w:rsidRPr="00584B1C" w:rsidRDefault="31AB8FB0" w:rsidP="006C39FA">
      <w:pPr>
        <w:pStyle w:val="Heading2"/>
        <w:rPr>
          <w:sz w:val="20"/>
        </w:rPr>
      </w:pPr>
      <w:bookmarkStart w:id="22" w:name="_Toc94295370"/>
      <w:r>
        <w:t>Anticipated project outcomes and impacts</w:t>
      </w:r>
      <w:bookmarkEnd w:id="22"/>
    </w:p>
    <w:p w14:paraId="64501EEA" w14:textId="4058C50A" w:rsidR="4D7351AA" w:rsidRDefault="4D7351AA">
      <w:r>
        <w:br w:type="page"/>
      </w:r>
    </w:p>
    <w:p w14:paraId="58C27900" w14:textId="77777777" w:rsidR="00584B1C" w:rsidRPr="00584B1C" w:rsidRDefault="31AB8FB0" w:rsidP="004653D1">
      <w:pPr>
        <w:pStyle w:val="Heading1"/>
      </w:pPr>
      <w:bookmarkStart w:id="23" w:name="_Toc94295371"/>
      <w:r>
        <w:lastRenderedPageBreak/>
        <w:t>Glossary</w:t>
      </w:r>
      <w:bookmarkEnd w:id="23"/>
    </w:p>
    <w:p w14:paraId="0DF80CE3" w14:textId="68FC3E6C" w:rsidR="4D7351AA" w:rsidRDefault="4D7351AA">
      <w:r>
        <w:br w:type="page"/>
      </w:r>
    </w:p>
    <w:p w14:paraId="1A485BCE" w14:textId="0CAF9D78" w:rsidR="00E7183E" w:rsidRPr="00E7183E" w:rsidRDefault="00584B1C" w:rsidP="00E7183E">
      <w:pPr>
        <w:pStyle w:val="Heading1"/>
      </w:pPr>
      <w:bookmarkStart w:id="24" w:name="_Toc94295372"/>
      <w:r>
        <w:lastRenderedPageBreak/>
        <w:t>References</w:t>
      </w:r>
      <w:bookmarkEnd w:id="24"/>
    </w:p>
    <w:p w14:paraId="3EBB593E" w14:textId="6313B444" w:rsidR="00E0134C" w:rsidRDefault="00584B1C" w:rsidP="006C39FA">
      <w:pPr>
        <w:pStyle w:val="Heading2"/>
      </w:pPr>
      <w:bookmarkStart w:id="25" w:name="_Toc94295373"/>
      <w:r>
        <w:t>Additional sources consulted</w:t>
      </w:r>
      <w:bookmarkEnd w:id="25"/>
    </w:p>
    <w:p w14:paraId="029E29BD" w14:textId="77777777" w:rsidR="00C523BC" w:rsidRPr="00C523BC" w:rsidRDefault="00E7183E" w:rsidP="00C523BC">
      <w:pPr>
        <w:pStyle w:val="Bibliography"/>
        <w:rPr>
          <w:rFonts w:ascii="Calibri" w:hAnsi="Calibri" w:cs="Calibri"/>
        </w:rPr>
      </w:pPr>
      <w:r>
        <w:fldChar w:fldCharType="begin"/>
      </w:r>
      <w:r>
        <w:instrText xml:space="preserve"> ADDIN ZOTERO_BIBL {"uncited":[],"omitted":[],"custom":[]} CSL_BIBLIOGRAPHY </w:instrText>
      </w:r>
      <w:r>
        <w:fldChar w:fldCharType="separate"/>
      </w:r>
      <w:r w:rsidR="00C523BC" w:rsidRPr="00C523BC">
        <w:rPr>
          <w:rFonts w:ascii="Calibri" w:hAnsi="Calibri" w:cs="Calibri"/>
        </w:rPr>
        <w:t xml:space="preserve">Boggs, C. M. (2009). </w:t>
      </w:r>
      <w:r w:rsidR="00C523BC" w:rsidRPr="00C523BC">
        <w:rPr>
          <w:rFonts w:ascii="Calibri" w:hAnsi="Calibri" w:cs="Calibri"/>
          <w:i/>
          <w:iCs/>
        </w:rPr>
        <w:t>The Use of Simulation to Expedite Experimental Investigations of the Effect of High-Performance Shock Absorbers</w:t>
      </w:r>
      <w:r w:rsidR="00C523BC" w:rsidRPr="00C523BC">
        <w:rPr>
          <w:rFonts w:ascii="Calibri" w:hAnsi="Calibri" w:cs="Calibri"/>
        </w:rPr>
        <w:t>. https://vtechworks.lib.vt.edu/handle/10919/26108</w:t>
      </w:r>
    </w:p>
    <w:p w14:paraId="08B3F7BA" w14:textId="77777777" w:rsidR="00C523BC" w:rsidRPr="00C523BC" w:rsidRDefault="00C523BC" w:rsidP="00C523BC">
      <w:pPr>
        <w:pStyle w:val="Bibliography"/>
        <w:rPr>
          <w:rFonts w:ascii="Calibri" w:hAnsi="Calibri" w:cs="Calibri"/>
        </w:rPr>
      </w:pPr>
      <w:r w:rsidRPr="00C523BC">
        <w:rPr>
          <w:rFonts w:ascii="Calibri" w:hAnsi="Calibri" w:cs="Calibri"/>
        </w:rPr>
        <w:t xml:space="preserve">Dodds, C. J., &amp; Plummer, A. R. (2001). </w:t>
      </w:r>
      <w:r w:rsidRPr="00C523BC">
        <w:rPr>
          <w:rFonts w:ascii="Calibri" w:hAnsi="Calibri" w:cs="Calibri"/>
          <w:i/>
          <w:iCs/>
        </w:rPr>
        <w:t>Laboratory Road Simulation for Full Vehicle Testing: A Review</w:t>
      </w:r>
      <w:r w:rsidRPr="00C523BC">
        <w:rPr>
          <w:rFonts w:ascii="Calibri" w:hAnsi="Calibri" w:cs="Calibri"/>
        </w:rPr>
        <w:t>. 2001-26–0047. https://doi.org/10.4271/2001-26-0047</w:t>
      </w:r>
    </w:p>
    <w:p w14:paraId="7B3359A9" w14:textId="77777777" w:rsidR="00C523BC" w:rsidRPr="00C523BC" w:rsidRDefault="00C523BC" w:rsidP="00C523BC">
      <w:pPr>
        <w:pStyle w:val="Bibliography"/>
        <w:rPr>
          <w:rFonts w:ascii="Calibri" w:hAnsi="Calibri" w:cs="Calibri"/>
        </w:rPr>
      </w:pPr>
      <w:r w:rsidRPr="00C523BC">
        <w:rPr>
          <w:rFonts w:ascii="Calibri" w:hAnsi="Calibri" w:cs="Calibri"/>
        </w:rPr>
        <w:t xml:space="preserve">Rydberg, K.-E. (2008). Hydraulic Servo Systems. </w:t>
      </w:r>
      <w:r w:rsidRPr="00C523BC">
        <w:rPr>
          <w:rFonts w:ascii="Calibri" w:hAnsi="Calibri" w:cs="Calibri"/>
          <w:i/>
          <w:iCs/>
        </w:rPr>
        <w:t>Hydraulic Servo Systems</w:t>
      </w:r>
      <w:r w:rsidRPr="00C523BC">
        <w:rPr>
          <w:rFonts w:ascii="Calibri" w:hAnsi="Calibri" w:cs="Calibri"/>
        </w:rPr>
        <w:t>.</w:t>
      </w:r>
    </w:p>
    <w:p w14:paraId="7C0396FA" w14:textId="77777777" w:rsidR="00C523BC" w:rsidRPr="00C523BC" w:rsidRDefault="00C523BC" w:rsidP="00C523BC">
      <w:pPr>
        <w:pStyle w:val="Bibliography"/>
        <w:rPr>
          <w:rFonts w:ascii="Calibri" w:hAnsi="Calibri" w:cs="Calibri"/>
        </w:rPr>
      </w:pPr>
      <w:r w:rsidRPr="00C523BC">
        <w:rPr>
          <w:rFonts w:ascii="Calibri" w:hAnsi="Calibri" w:cs="Calibri"/>
        </w:rPr>
        <w:t xml:space="preserve">Seven-post Rigs. (n.d.). </w:t>
      </w:r>
      <w:r w:rsidRPr="00C523BC">
        <w:rPr>
          <w:rFonts w:ascii="Calibri" w:hAnsi="Calibri" w:cs="Calibri"/>
          <w:i/>
          <w:iCs/>
        </w:rPr>
        <w:t>Racecar Engineering</w:t>
      </w:r>
      <w:r w:rsidRPr="00C523BC">
        <w:rPr>
          <w:rFonts w:ascii="Calibri" w:hAnsi="Calibri" w:cs="Calibri"/>
        </w:rPr>
        <w:t>.</w:t>
      </w:r>
    </w:p>
    <w:p w14:paraId="09F64EC6" w14:textId="1BD030DC" w:rsidR="00E7183E" w:rsidRPr="00E7183E" w:rsidRDefault="00E7183E" w:rsidP="00E7183E">
      <w:r>
        <w:fldChar w:fldCharType="end"/>
      </w:r>
    </w:p>
    <w:sectPr w:rsidR="00E7183E" w:rsidRPr="00E7183E" w:rsidSect="00E31828">
      <w:footerReference w:type="first" r:id="rId17"/>
      <w:pgSz w:w="12240" w:h="15840" w:code="1"/>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 w:author="Geoff Keston" w:date="2023-11-30T09:09:00Z" w:initials="GK">
    <w:p w14:paraId="5087EE7F" w14:textId="6A46ED88" w:rsidR="00594477" w:rsidRDefault="00594477">
      <w:pPr>
        <w:pStyle w:val="CommentText"/>
      </w:pPr>
      <w:r>
        <w:rPr>
          <w:rStyle w:val="CommentReference"/>
        </w:rPr>
        <w:annotationRef/>
      </w:r>
      <w:r>
        <w:t>This section is about fundamentals of the problem, so you don’t need to describe the solution here. Instead, you can talk about the requirements of testing and of existing shaker rigs, etc.</w:t>
      </w:r>
    </w:p>
  </w:comment>
  <w:comment w:id="5" w:author="Geoff Keston" w:date="2023-11-30T09:08:00Z" w:initials="GK">
    <w:p w14:paraId="4198A83C" w14:textId="094FAC0C" w:rsidR="00594477" w:rsidRDefault="00594477">
      <w:pPr>
        <w:pStyle w:val="CommentText"/>
      </w:pPr>
      <w:r>
        <w:rPr>
          <w:rStyle w:val="CommentReference"/>
        </w:rPr>
        <w:annotationRef/>
      </w:r>
      <w:r>
        <w:t>You don’t need to explain the entire vehicle, but explaining components relevant to the testing you propose would be helpful.</w:t>
      </w:r>
    </w:p>
  </w:comment>
  <w:comment w:id="8" w:author="Jakob Werle" w:date="2023-11-15T16:50:00Z" w:initials="JW">
    <w:p w14:paraId="43267025" w14:textId="77777777" w:rsidR="00BB4348" w:rsidRDefault="00BB4348" w:rsidP="009545A2">
      <w:pPr>
        <w:pStyle w:val="CommentText"/>
      </w:pPr>
      <w:r>
        <w:rPr>
          <w:rStyle w:val="CommentReference"/>
        </w:rPr>
        <w:annotationRef/>
      </w:r>
      <w:r>
        <w:t>What makes shaker rig data good?</w:t>
      </w:r>
    </w:p>
  </w:comment>
  <w:comment w:id="9" w:author="Geoff Keston" w:date="2023-11-30T09:10:00Z" w:initials="GK">
    <w:p w14:paraId="3E1370F1" w14:textId="71A1BCF3" w:rsidR="00594477" w:rsidRDefault="00594477">
      <w:pPr>
        <w:pStyle w:val="CommentText"/>
      </w:pPr>
      <w:r>
        <w:rPr>
          <w:rStyle w:val="CommentReference"/>
        </w:rPr>
        <w:annotationRef/>
      </w:r>
      <w:r>
        <w:t>Can “optimize” be quantified based on sources?</w:t>
      </w:r>
    </w:p>
  </w:comment>
  <w:comment w:id="10" w:author="Jakob Werle" w:date="2023-12-04T18:55:00Z" w:initials="JW">
    <w:p w14:paraId="152C2072" w14:textId="77777777" w:rsidR="00C30EDF" w:rsidRDefault="00C30EDF" w:rsidP="00A52700">
      <w:pPr>
        <w:pStyle w:val="CommentText"/>
      </w:pPr>
      <w:r>
        <w:rPr>
          <w:rStyle w:val="CommentReference"/>
        </w:rPr>
        <w:annotationRef/>
      </w:r>
      <w:r>
        <w:t>Look into how engineers use shaker rig data?</w:t>
      </w:r>
    </w:p>
  </w:comment>
  <w:comment w:id="13" w:author="Jakob Werle" w:date="2023-11-29T02:21:00Z" w:initials="JW">
    <w:p w14:paraId="7BEF3F80" w14:textId="23B1AE7E" w:rsidR="007D7FEA" w:rsidRDefault="007D7FEA" w:rsidP="00D71232">
      <w:pPr>
        <w:pStyle w:val="CommentText"/>
      </w:pPr>
      <w:r>
        <w:rPr>
          <w:rStyle w:val="CommentReference"/>
        </w:rPr>
        <w:annotationRef/>
      </w:r>
      <w:r>
        <w:t>Need to cite something to say this accurately.</w:t>
      </w:r>
    </w:p>
  </w:comment>
  <w:comment w:id="16" w:author="Geoff Keston" w:date="2023-11-30T09:07:00Z" w:initials="GK">
    <w:p w14:paraId="3F1014BC" w14:textId="6ED02141" w:rsidR="00594477" w:rsidRDefault="00594477">
      <w:pPr>
        <w:pStyle w:val="CommentText"/>
      </w:pPr>
      <w:r>
        <w:rPr>
          <w:rStyle w:val="CommentReference"/>
        </w:rPr>
        <w:annotationRef/>
      </w:r>
      <w:r>
        <w:t>Finding images and describing them in the text is a good way to generate content.</w:t>
      </w:r>
    </w:p>
  </w:comment>
  <w:comment w:id="18" w:author="Geoff Keston" w:date="2023-11-30T09:05:00Z" w:initials="GK">
    <w:p w14:paraId="14754CD1" w14:textId="651A5A89" w:rsidR="00594477" w:rsidRDefault="00594477">
      <w:pPr>
        <w:pStyle w:val="CommentText"/>
      </w:pPr>
      <w:r>
        <w:rPr>
          <w:rStyle w:val="CommentReference"/>
        </w:rPr>
        <w:annotationRef/>
      </w:r>
      <w:r>
        <w:t>A good workflow approach will be to use table this as a graphic organizer, which is a visual tool for organizing and focusing research. Filling in this table will spur the creation of text to fully explain each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7EE7F" w15:done="0"/>
  <w15:commentEx w15:paraId="4198A83C" w15:done="0"/>
  <w15:commentEx w15:paraId="43267025" w15:done="0"/>
  <w15:commentEx w15:paraId="3E1370F1" w15:done="0"/>
  <w15:commentEx w15:paraId="152C2072" w15:paraIdParent="3E1370F1" w15:done="0"/>
  <w15:commentEx w15:paraId="7BEF3F80" w15:done="0"/>
  <w15:commentEx w15:paraId="3F1014BC" w15:done="0"/>
  <w15:commentEx w15:paraId="14754C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2024D37" w16cex:dateUtc="2023-11-30T14:09:00Z"/>
  <w16cex:commentExtensible w16cex:durableId="08BA8351" w16cex:dateUtc="2023-11-30T14:08:00Z"/>
  <w16cex:commentExtensible w16cex:durableId="1049B7C3" w16cex:dateUtc="2023-11-15T21:50:00Z"/>
  <w16cex:commentExtensible w16cex:durableId="4757F3F2" w16cex:dateUtc="2023-11-30T14:10:00Z"/>
  <w16cex:commentExtensible w16cex:durableId="28C178D4" w16cex:dateUtc="2023-12-04T23:55:00Z"/>
  <w16cex:commentExtensible w16cex:durableId="3B44D747" w16cex:dateUtc="2023-11-29T07:21:00Z"/>
  <w16cex:commentExtensible w16cex:durableId="73739F4F" w16cex:dateUtc="2023-11-30T14:07:00Z"/>
  <w16cex:commentExtensible w16cex:durableId="711F94C6" w16cex:dateUtc="2023-11-30T14: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7EE7F" w16cid:durableId="42024D37"/>
  <w16cid:commentId w16cid:paraId="4198A83C" w16cid:durableId="08BA8351"/>
  <w16cid:commentId w16cid:paraId="43267025" w16cid:durableId="1049B7C3"/>
  <w16cid:commentId w16cid:paraId="3E1370F1" w16cid:durableId="4757F3F2"/>
  <w16cid:commentId w16cid:paraId="152C2072" w16cid:durableId="28C178D4"/>
  <w16cid:commentId w16cid:paraId="7BEF3F80" w16cid:durableId="3B44D747"/>
  <w16cid:commentId w16cid:paraId="3F1014BC" w16cid:durableId="73739F4F"/>
  <w16cid:commentId w16cid:paraId="14754CD1" w16cid:durableId="711F94C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0DF61F" w14:textId="77777777" w:rsidR="00C00BAA" w:rsidRDefault="00C00BAA" w:rsidP="002F21F1">
      <w:pPr>
        <w:spacing w:after="0" w:line="240" w:lineRule="auto"/>
      </w:pPr>
      <w:r>
        <w:separator/>
      </w:r>
    </w:p>
  </w:endnote>
  <w:endnote w:type="continuationSeparator" w:id="0">
    <w:p w14:paraId="770AB268" w14:textId="77777777" w:rsidR="00C00BAA" w:rsidRDefault="00C00BAA"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9D99A51" w14:textId="77777777" w:rsidR="00C00BAA" w:rsidRDefault="00C00BAA" w:rsidP="002F21F1">
      <w:pPr>
        <w:spacing w:after="0" w:line="240" w:lineRule="auto"/>
      </w:pPr>
      <w:r>
        <w:separator/>
      </w:r>
    </w:p>
  </w:footnote>
  <w:footnote w:type="continuationSeparator" w:id="0">
    <w:p w14:paraId="220E0C53" w14:textId="77777777" w:rsidR="00C00BAA" w:rsidRDefault="00C00BAA"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off Keston">
    <w15:presenceInfo w15:providerId="Windows Live" w15:userId="c6870a18179d967b"/>
  </w15:person>
  <w15:person w15:author="Jakob Werle">
    <w15:presenceInfo w15:providerId="None" w15:userId="Jakob Wer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50E9"/>
    <w:rsid w:val="000463DE"/>
    <w:rsid w:val="000569BE"/>
    <w:rsid w:val="00081251"/>
    <w:rsid w:val="00085BF5"/>
    <w:rsid w:val="000A10E1"/>
    <w:rsid w:val="000A6D8E"/>
    <w:rsid w:val="000C1F86"/>
    <w:rsid w:val="000C4D3C"/>
    <w:rsid w:val="000F4F60"/>
    <w:rsid w:val="000F553E"/>
    <w:rsid w:val="000F78E3"/>
    <w:rsid w:val="0013154B"/>
    <w:rsid w:val="00137EF6"/>
    <w:rsid w:val="00166EEA"/>
    <w:rsid w:val="001A454E"/>
    <w:rsid w:val="001B543B"/>
    <w:rsid w:val="001D3CE3"/>
    <w:rsid w:val="00200F70"/>
    <w:rsid w:val="0022281A"/>
    <w:rsid w:val="0025356E"/>
    <w:rsid w:val="00282C0B"/>
    <w:rsid w:val="002A50E8"/>
    <w:rsid w:val="002A546E"/>
    <w:rsid w:val="002B3796"/>
    <w:rsid w:val="002B7CFC"/>
    <w:rsid w:val="002D1348"/>
    <w:rsid w:val="002E4F78"/>
    <w:rsid w:val="002E642F"/>
    <w:rsid w:val="002F21F1"/>
    <w:rsid w:val="00303D91"/>
    <w:rsid w:val="00320B9B"/>
    <w:rsid w:val="003223D3"/>
    <w:rsid w:val="0034754B"/>
    <w:rsid w:val="00364EB3"/>
    <w:rsid w:val="0037745E"/>
    <w:rsid w:val="003D2BBD"/>
    <w:rsid w:val="0040666A"/>
    <w:rsid w:val="00426886"/>
    <w:rsid w:val="00426E2B"/>
    <w:rsid w:val="00432872"/>
    <w:rsid w:val="00432C56"/>
    <w:rsid w:val="00437F5E"/>
    <w:rsid w:val="00457F45"/>
    <w:rsid w:val="00464525"/>
    <w:rsid w:val="004653D1"/>
    <w:rsid w:val="00465B9C"/>
    <w:rsid w:val="004975C7"/>
    <w:rsid w:val="004F35AB"/>
    <w:rsid w:val="0050099F"/>
    <w:rsid w:val="00516571"/>
    <w:rsid w:val="0053015C"/>
    <w:rsid w:val="00532F1E"/>
    <w:rsid w:val="0053574C"/>
    <w:rsid w:val="00567AA9"/>
    <w:rsid w:val="00570E02"/>
    <w:rsid w:val="00584B1C"/>
    <w:rsid w:val="00594477"/>
    <w:rsid w:val="005A3914"/>
    <w:rsid w:val="00615D1C"/>
    <w:rsid w:val="006170CC"/>
    <w:rsid w:val="00626033"/>
    <w:rsid w:val="006306BA"/>
    <w:rsid w:val="00632467"/>
    <w:rsid w:val="00663EE1"/>
    <w:rsid w:val="0068063A"/>
    <w:rsid w:val="006B1612"/>
    <w:rsid w:val="006B5347"/>
    <w:rsid w:val="006C39FA"/>
    <w:rsid w:val="006C7391"/>
    <w:rsid w:val="006C7EB2"/>
    <w:rsid w:val="00716493"/>
    <w:rsid w:val="00726A82"/>
    <w:rsid w:val="00741490"/>
    <w:rsid w:val="007423A0"/>
    <w:rsid w:val="007A143D"/>
    <w:rsid w:val="007B41E4"/>
    <w:rsid w:val="007C2182"/>
    <w:rsid w:val="007C6189"/>
    <w:rsid w:val="007D7FEA"/>
    <w:rsid w:val="007E3D6F"/>
    <w:rsid w:val="00804A7F"/>
    <w:rsid w:val="0080715C"/>
    <w:rsid w:val="00826C00"/>
    <w:rsid w:val="0086558B"/>
    <w:rsid w:val="00896FBE"/>
    <w:rsid w:val="008B0039"/>
    <w:rsid w:val="008C06A7"/>
    <w:rsid w:val="008F2810"/>
    <w:rsid w:val="00903C07"/>
    <w:rsid w:val="00967D3E"/>
    <w:rsid w:val="0099755C"/>
    <w:rsid w:val="009A73AC"/>
    <w:rsid w:val="009B3F46"/>
    <w:rsid w:val="009C4F3B"/>
    <w:rsid w:val="009C5FBE"/>
    <w:rsid w:val="009D205E"/>
    <w:rsid w:val="00A04868"/>
    <w:rsid w:val="00A210B0"/>
    <w:rsid w:val="00A26D28"/>
    <w:rsid w:val="00A71C7A"/>
    <w:rsid w:val="00A74531"/>
    <w:rsid w:val="00AB0EF5"/>
    <w:rsid w:val="00AC5119"/>
    <w:rsid w:val="00AC6680"/>
    <w:rsid w:val="00AC7AA4"/>
    <w:rsid w:val="00AD522C"/>
    <w:rsid w:val="00AD8988"/>
    <w:rsid w:val="00AF6AFB"/>
    <w:rsid w:val="00B006A9"/>
    <w:rsid w:val="00B44EC1"/>
    <w:rsid w:val="00B539CA"/>
    <w:rsid w:val="00B77154"/>
    <w:rsid w:val="00B8342C"/>
    <w:rsid w:val="00B879B5"/>
    <w:rsid w:val="00BB4348"/>
    <w:rsid w:val="00BB5A30"/>
    <w:rsid w:val="00BBF0C5"/>
    <w:rsid w:val="00BD1012"/>
    <w:rsid w:val="00BF7767"/>
    <w:rsid w:val="00BF7A39"/>
    <w:rsid w:val="00BF7AA4"/>
    <w:rsid w:val="00C00BAA"/>
    <w:rsid w:val="00C30EDF"/>
    <w:rsid w:val="00C366F9"/>
    <w:rsid w:val="00C41B69"/>
    <w:rsid w:val="00C44C44"/>
    <w:rsid w:val="00C523BC"/>
    <w:rsid w:val="00C7259C"/>
    <w:rsid w:val="00C91F66"/>
    <w:rsid w:val="00CD54AB"/>
    <w:rsid w:val="00CD746D"/>
    <w:rsid w:val="00D0567C"/>
    <w:rsid w:val="00D16AA8"/>
    <w:rsid w:val="00D22382"/>
    <w:rsid w:val="00D2663C"/>
    <w:rsid w:val="00D455D3"/>
    <w:rsid w:val="00D65FE7"/>
    <w:rsid w:val="00D665B3"/>
    <w:rsid w:val="00D8181C"/>
    <w:rsid w:val="00D916E8"/>
    <w:rsid w:val="00DE27CA"/>
    <w:rsid w:val="00DF48B2"/>
    <w:rsid w:val="00E0134C"/>
    <w:rsid w:val="00E0787E"/>
    <w:rsid w:val="00E31828"/>
    <w:rsid w:val="00E676BB"/>
    <w:rsid w:val="00E7183E"/>
    <w:rsid w:val="00E8454D"/>
    <w:rsid w:val="00EB00BA"/>
    <w:rsid w:val="00EB3CFD"/>
    <w:rsid w:val="00F26423"/>
    <w:rsid w:val="00F40C9A"/>
    <w:rsid w:val="00F60DBD"/>
    <w:rsid w:val="00F84673"/>
    <w:rsid w:val="00FE2216"/>
    <w:rsid w:val="00FF742B"/>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C39FA"/>
    <w:pPr>
      <w:spacing w:after="0" w:line="240" w:lineRule="auto"/>
      <w:ind w:left="1260"/>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C39FA"/>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002F5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microsoft.com/office/2018/08/relationships/commentsExtensible" Target="commentsExtensible.xml"/><Relationship Id="rId10" Type="http://schemas.openxmlformats.org/officeDocument/2006/relationships/footnotes" Target="foot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318BF04-1B46-4A76-9AA8-6E064F3909CD}">
  <ds:schemaRefs>
    <ds:schemaRef ds:uri="http://schemas.microsoft.com/sharepoint/v3/contenttype/forms"/>
  </ds:schemaRefs>
</ds:datastoreItem>
</file>

<file path=customXml/itemProps5.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511</Words>
  <Characters>37119</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43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cp:revision>
  <dcterms:created xsi:type="dcterms:W3CDTF">2024-10-18T23:26:00Z</dcterms:created>
  <dcterms:modified xsi:type="dcterms:W3CDTF">2024-10-18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Ph5OBSwZ"/&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